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1144B" w:rsidRPr="008D1BC7" w:rsidRDefault="0071144B" w:rsidP="0071144B">
      <w:pPr>
        <w:pStyle w:val="Title"/>
        <w:ind w:firstLine="0"/>
      </w:pPr>
      <w:bookmarkStart w:id="0" w:name="_GoBack"/>
      <w:bookmarkEnd w:id="0"/>
      <w:r>
        <w:t>Vorlage für einen Abstract</w:t>
      </w:r>
      <w:r>
        <w:tab/>
      </w:r>
    </w:p>
    <w:p w:rsidR="0071144B" w:rsidRPr="00113BBA" w:rsidRDefault="0071144B" w:rsidP="0071144B">
      <w:pPr>
        <w:pStyle w:val="Erstautor"/>
        <w:ind w:firstLine="0"/>
      </w:pPr>
      <w:r w:rsidRPr="00113BBA">
        <w:t>Erstautor,</w:t>
      </w:r>
      <w:r w:rsidRPr="00113BBA">
        <w:rPr>
          <w:vertAlign w:val="superscript"/>
        </w:rPr>
        <w:t>1,2,3</w:t>
      </w:r>
      <w:r w:rsidRPr="00113BBA">
        <w:t xml:space="preserve"> kommunizierender Autor,</w:t>
      </w:r>
      <w:r w:rsidRPr="00113BBA">
        <w:rPr>
          <w:vertAlign w:val="superscript"/>
        </w:rPr>
        <w:t>2*</w:t>
      </w:r>
      <w:r w:rsidRPr="00113BBA">
        <w:t xml:space="preserve"> weitere Autor</w:t>
      </w:r>
      <w:r w:rsidRPr="00113BBA">
        <w:rPr>
          <w:vertAlign w:val="superscript"/>
        </w:rPr>
        <w:t>3</w:t>
      </w:r>
      <w:r w:rsidRPr="00113BBA">
        <w:t xml:space="preserve"> und Letztautor</w:t>
      </w:r>
      <w:r w:rsidRPr="00113BBA">
        <w:rPr>
          <w:vertAlign w:val="superscript"/>
        </w:rPr>
        <w:t>1</w:t>
      </w:r>
      <w:r w:rsidRPr="00113BBA">
        <w:t xml:space="preserve"> </w:t>
      </w:r>
    </w:p>
    <w:p w:rsidR="0071144B" w:rsidRPr="0071144B" w:rsidRDefault="0071144B" w:rsidP="0071144B">
      <w:pPr>
        <w:pStyle w:val="affiliations"/>
        <w:rPr>
          <w:rStyle w:val="BDAbstractTitleChar"/>
          <w:rFonts w:ascii="Arial" w:hAnsi="Arial"/>
          <w:b w:val="0"/>
          <w:kern w:val="22"/>
          <w:sz w:val="20"/>
          <w:vertAlign w:val="baseline"/>
          <w:lang w:val="de-DE"/>
        </w:rPr>
        <w:sectPr w:rsidR="0071144B" w:rsidRPr="0071144B" w:rsidSect="0071144B">
          <w:headerReference w:type="even" r:id="rId7"/>
          <w:headerReference w:type="default" r:id="rId8"/>
          <w:footerReference w:type="even" r:id="rId9"/>
          <w:footerReference w:type="default" r:id="rId10"/>
          <w:headerReference w:type="first" r:id="rId11"/>
          <w:footerReference w:type="first" r:id="rId12"/>
          <w:type w:val="continuous"/>
          <w:pgSz w:w="11906" w:h="16838"/>
          <w:pgMar w:top="1417" w:right="1417" w:bottom="1134" w:left="1417" w:header="708" w:footer="708" w:gutter="0"/>
          <w:cols w:space="708"/>
          <w:titlePg/>
          <w:docGrid w:linePitch="360"/>
        </w:sectPr>
      </w:pPr>
      <w:r w:rsidRPr="0075541A">
        <w:rPr>
          <w:rFonts w:ascii="Arial" w:hAnsi="Arial"/>
          <w:lang w:val="de-DE"/>
        </w:rPr>
        <w:t xml:space="preserve">1 </w:t>
      </w:r>
      <w:r w:rsidRPr="0075541A">
        <w:rPr>
          <w:rFonts w:ascii="Arial" w:hAnsi="Arial"/>
          <w:vertAlign w:val="baseline"/>
          <w:lang w:val="de-DE"/>
        </w:rPr>
        <w:t>Gruppe, Abteilung, Institut, Uni, Stadt, Land.</w:t>
      </w:r>
      <w:r w:rsidRPr="0075541A">
        <w:rPr>
          <w:rFonts w:ascii="Arial" w:hAnsi="Arial"/>
          <w:vertAlign w:val="baseline"/>
          <w:lang w:val="de-DE"/>
        </w:rPr>
        <w:br/>
      </w:r>
      <w:r w:rsidRPr="0075541A">
        <w:rPr>
          <w:rFonts w:ascii="Arial" w:hAnsi="Arial"/>
          <w:lang w:val="de-DE"/>
        </w:rPr>
        <w:t xml:space="preserve">2 </w:t>
      </w:r>
      <w:r w:rsidRPr="0075541A">
        <w:rPr>
          <w:rFonts w:ascii="Arial" w:hAnsi="Arial"/>
          <w:vertAlign w:val="baseline"/>
          <w:lang w:val="de-DE"/>
        </w:rPr>
        <w:t>Gruppe, Abteilung, Institut, Uni, Stadt, Land.</w:t>
      </w:r>
      <w:r w:rsidRPr="0075541A">
        <w:rPr>
          <w:rFonts w:ascii="Arial" w:hAnsi="Arial"/>
          <w:vertAlign w:val="baseline"/>
          <w:lang w:val="de-DE"/>
        </w:rPr>
        <w:br/>
      </w:r>
      <w:r w:rsidRPr="0075541A">
        <w:rPr>
          <w:rFonts w:ascii="Arial" w:hAnsi="Arial"/>
          <w:lang w:val="de-DE"/>
        </w:rPr>
        <w:t xml:space="preserve">3 </w:t>
      </w:r>
      <w:r w:rsidRPr="0075541A">
        <w:rPr>
          <w:rFonts w:ascii="Arial" w:hAnsi="Arial"/>
          <w:vertAlign w:val="baseline"/>
          <w:lang w:val="de-DE"/>
        </w:rPr>
        <w:t>Gruppe, Abteilung, Institut, Uni, Stadt, Land</w:t>
      </w:r>
      <w:r>
        <w:rPr>
          <w:rFonts w:ascii="Arial" w:hAnsi="Arial"/>
          <w:vertAlign w:val="baseline"/>
          <w:lang w:val="de-DE"/>
        </w:rPr>
        <w:tab/>
      </w:r>
      <w:r>
        <w:rPr>
          <w:rFonts w:ascii="Arial" w:hAnsi="Arial"/>
          <w:vertAlign w:val="baseline"/>
          <w:lang w:val="de-DE"/>
        </w:rPr>
        <w:br/>
      </w:r>
      <w:r w:rsidRPr="0075541A">
        <w:rPr>
          <w:rFonts w:ascii="Arial" w:hAnsi="Arial"/>
          <w:vertAlign w:val="baseline"/>
          <w:lang w:val="de-DE"/>
        </w:rPr>
        <w:t>*</w:t>
      </w:r>
      <w:r w:rsidRPr="0075541A">
        <w:rPr>
          <w:rFonts w:ascii="Arial" w:hAnsi="Arial"/>
          <w:lang w:val="de-DE"/>
        </w:rPr>
        <w:t xml:space="preserve"> </w:t>
      </w:r>
      <w:r w:rsidRPr="0075541A">
        <w:rPr>
          <w:rFonts w:ascii="Arial" w:hAnsi="Arial"/>
          <w:vertAlign w:val="baseline"/>
          <w:lang w:val="de-DE"/>
        </w:rPr>
        <w:t>Kontakt zum kommunizierenden Autor.</w:t>
      </w:r>
      <w:r w:rsidRPr="0071144B">
        <w:rPr>
          <w:lang w:val="de-DE"/>
        </w:rPr>
        <w:tab/>
      </w:r>
      <w:r w:rsidRPr="0075541A">
        <w:rPr>
          <w:rFonts w:ascii="Arial" w:hAnsi="Arial"/>
          <w:vertAlign w:val="baseline"/>
          <w:lang w:val="de-DE"/>
        </w:rPr>
        <w:br/>
      </w:r>
    </w:p>
    <w:p w:rsidR="0071144B" w:rsidRDefault="0071144B" w:rsidP="0071144B">
      <w:pPr>
        <w:rPr>
          <w:rStyle w:val="BDAbstractTitleChar"/>
          <w:lang w:val="de-DE"/>
        </w:rPr>
        <w:sectPr w:rsidR="0071144B" w:rsidSect="0071144B">
          <w:type w:val="continuous"/>
          <w:pgSz w:w="11906" w:h="16838"/>
          <w:pgMar w:top="1417" w:right="1417" w:bottom="1134" w:left="1417" w:header="708" w:footer="708" w:gutter="0"/>
          <w:cols w:space="708"/>
          <w:docGrid w:linePitch="360"/>
        </w:sectPr>
      </w:pPr>
    </w:p>
    <w:p w:rsidR="0071144B" w:rsidRPr="0071144B" w:rsidRDefault="0071144B" w:rsidP="0059694D">
      <w:pPr>
        <w:pStyle w:val="BDAbstract"/>
        <w:spacing w:after="240"/>
        <w:ind w:firstLine="0"/>
        <w:jc w:val="left"/>
        <w:rPr>
          <w:rFonts w:ascii="Arial" w:hAnsi="Arial"/>
          <w:b/>
          <w:sz w:val="20"/>
        </w:rPr>
      </w:pPr>
      <w:r w:rsidRPr="0071144B">
        <w:rPr>
          <w:rStyle w:val="BDAbstractTitleChar"/>
          <w:rFonts w:ascii="Arial" w:hAnsi="Arial"/>
          <w:sz w:val="20"/>
        </w:rPr>
        <w:t>Abstract:</w:t>
      </w:r>
      <w:r w:rsidRPr="0071144B">
        <w:rPr>
          <w:rFonts w:ascii="Arial" w:hAnsi="Arial"/>
          <w:sz w:val="20"/>
        </w:rPr>
        <w:t xml:space="preserve"> Brief statement of work in English (max</w:t>
      </w:r>
      <w:r w:rsidRPr="0071144B">
        <w:rPr>
          <w:rFonts w:ascii="Arial" w:hAnsi="Arial"/>
          <w:b/>
          <w:sz w:val="20"/>
        </w:rPr>
        <w:t xml:space="preserve">. 80 words). </w:t>
      </w:r>
    </w:p>
    <w:p w:rsidR="0071144B" w:rsidRPr="0075541A" w:rsidRDefault="0071144B" w:rsidP="0059694D">
      <w:pPr>
        <w:pStyle w:val="BDAbstract"/>
        <w:spacing w:after="240"/>
        <w:ind w:firstLine="0"/>
        <w:jc w:val="left"/>
        <w:rPr>
          <w:rFonts w:ascii="Arial" w:hAnsi="Arial"/>
          <w:sz w:val="20"/>
          <w:lang w:val="de-DE"/>
        </w:rPr>
      </w:pPr>
      <w:r w:rsidRPr="00BE03AA">
        <w:rPr>
          <w:rStyle w:val="BDAbstractTitleChar"/>
          <w:rFonts w:ascii="Arial" w:hAnsi="Arial"/>
          <w:sz w:val="20"/>
          <w:lang w:val="de-DE"/>
        </w:rPr>
        <w:t>Zus</w:t>
      </w:r>
      <w:r w:rsidRPr="008D1BC7">
        <w:rPr>
          <w:rStyle w:val="BDAbstractTitleChar"/>
          <w:rFonts w:ascii="Arial" w:hAnsi="Arial"/>
          <w:sz w:val="20"/>
          <w:lang w:val="de-DE"/>
        </w:rPr>
        <w:t>ammenfassung:</w:t>
      </w:r>
      <w:r w:rsidRPr="0075541A">
        <w:rPr>
          <w:rFonts w:ascii="Arial" w:hAnsi="Arial"/>
          <w:sz w:val="20"/>
          <w:lang w:val="de-DE"/>
        </w:rPr>
        <w:t xml:space="preserve"> Kurze Zusammenfassung der Arbeit auf Deutsch, max. 80 Wörter.</w:t>
      </w:r>
    </w:p>
    <w:p w:rsidR="0071144B" w:rsidRPr="008D1BC7" w:rsidRDefault="0071144B" w:rsidP="0059694D">
      <w:pPr>
        <w:pStyle w:val="Heading1"/>
        <w:ind w:firstLine="0"/>
      </w:pPr>
      <w:r w:rsidRPr="008D1BC7">
        <w:t>Motivation</w:t>
      </w:r>
      <w:r w:rsidR="002D00DB">
        <w:t xml:space="preserve"> / Motivation</w:t>
      </w:r>
    </w:p>
    <w:p w:rsidR="0071144B" w:rsidRDefault="0071144B" w:rsidP="0059694D">
      <w:pPr>
        <w:ind w:firstLine="0"/>
      </w:pPr>
      <w:r>
        <w:t xml:space="preserve">Reichen Sie einen Abstract ein und präsentieren Sie Ihre Arbeit auf der Jahrestagung der Deutschen Sektion der ISMRM, einem Forum für MR im deutschsprachigem Raum. Es werden Poster und Vorträge vergeben, von denen die </w:t>
      </w:r>
      <w:r w:rsidR="002D00DB">
        <w:t>B</w:t>
      </w:r>
      <w:r>
        <w:t xml:space="preserve">esten ausgezeichnet werden. Erwägen Sie außerdem eine Bewerbung um den Gorter-Preis, Informationen finden Sie auf www.ismrm.de </w:t>
      </w:r>
    </w:p>
    <w:p w:rsidR="0071144B" w:rsidRDefault="0071144B" w:rsidP="0071144B">
      <w:r w:rsidRPr="008D1BC7">
        <w:t xml:space="preserve">Die Sprache </w:t>
      </w:r>
      <w:r>
        <w:t xml:space="preserve">für Abstract und Präsentation </w:t>
      </w:r>
      <w:r w:rsidRPr="008D1BC7">
        <w:t>ist Englisch oder Deutsch.</w:t>
      </w:r>
    </w:p>
    <w:p w:rsidR="0071144B" w:rsidRPr="00113BBA" w:rsidRDefault="0087101A" w:rsidP="0071144B">
      <w:pPr>
        <w:pStyle w:val="TAMainText"/>
        <w:jc w:val="left"/>
      </w:pPr>
      <w:r w:rsidRPr="00906442">
        <w:rPr>
          <w:noProof/>
          <w:lang w:eastAsia="de-DE"/>
        </w:rPr>
        <w:drawing>
          <wp:inline distT="0" distB="0" distL="0" distR="0">
            <wp:extent cx="2640330" cy="1464945"/>
            <wp:effectExtent l="0" t="0" r="0" b="0"/>
            <wp:docPr id="1" name="Bild 9" descr="D:\Data\physics\projects\2009PHIPIF\projects\2012_SABRE_polarizer\figures\chemicals\Fig_SABRE_schem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9" descr="D:\Data\physics\projects\2009PHIPIF\projects\2012_SABRE_polarizer\figures\chemicals\Fig_SABRE_scheme2.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40330" cy="1464945"/>
                    </a:xfrm>
                    <a:prstGeom prst="rect">
                      <a:avLst/>
                    </a:prstGeom>
                    <a:noFill/>
                    <a:ln>
                      <a:noFill/>
                    </a:ln>
                  </pic:spPr>
                </pic:pic>
              </a:graphicData>
            </a:graphic>
          </wp:inline>
        </w:drawing>
      </w:r>
      <w:r w:rsidR="0071144B" w:rsidRPr="008D1BC7">
        <w:rPr>
          <w:b/>
        </w:rPr>
        <w:t xml:space="preserve">Fig. </w:t>
      </w:r>
      <w:r w:rsidR="0071144B" w:rsidRPr="008D1BC7">
        <w:rPr>
          <w:b/>
        </w:rPr>
        <w:fldChar w:fldCharType="begin"/>
      </w:r>
      <w:r w:rsidR="0071144B" w:rsidRPr="008D1BC7">
        <w:rPr>
          <w:b/>
        </w:rPr>
        <w:instrText xml:space="preserve"> SEQ Abbildung \* ARABIC </w:instrText>
      </w:r>
      <w:r w:rsidR="0071144B" w:rsidRPr="008D1BC7">
        <w:rPr>
          <w:b/>
        </w:rPr>
        <w:fldChar w:fldCharType="separate"/>
      </w:r>
      <w:r w:rsidR="0071144B">
        <w:rPr>
          <w:b/>
          <w:noProof/>
        </w:rPr>
        <w:t>1</w:t>
      </w:r>
      <w:r w:rsidR="0071144B" w:rsidRPr="008D1BC7">
        <w:rPr>
          <w:b/>
          <w:noProof/>
        </w:rPr>
        <w:fldChar w:fldCharType="end"/>
      </w:r>
      <w:r w:rsidR="0071144B" w:rsidRPr="00113BBA">
        <w:t xml:space="preserve">: </w:t>
      </w:r>
      <w:r w:rsidR="0071144B">
        <w:t>Abbildungen können über eine oder zwei Spalten eingebunden werden. Bitte verwenden Sie eine ähnliche Schrift und Größe wie der Text. Sie können über "Textmarke" und "Querverweis" eine automatische Nummerierung erstellen.</w:t>
      </w:r>
    </w:p>
    <w:p w:rsidR="0071144B" w:rsidRPr="0075541A" w:rsidRDefault="0071144B" w:rsidP="0059694D">
      <w:pPr>
        <w:pStyle w:val="Heading1"/>
        <w:ind w:firstLine="0"/>
      </w:pPr>
      <w:r w:rsidRPr="0075541A">
        <w:t>Materials and Methods</w:t>
      </w:r>
      <w:r w:rsidR="002D00DB">
        <w:t xml:space="preserve"> / Material und Methoden</w:t>
      </w:r>
    </w:p>
    <w:p w:rsidR="0071144B" w:rsidRDefault="0071144B" w:rsidP="0059694D">
      <w:pPr>
        <w:ind w:firstLine="0"/>
      </w:pPr>
      <w:r>
        <w:t>V</w:t>
      </w:r>
      <w:r w:rsidRPr="008D1BC7">
        <w:t xml:space="preserve">erwenden Sie </w:t>
      </w:r>
      <w:r>
        <w:t xml:space="preserve">bitte </w:t>
      </w:r>
      <w:r w:rsidRPr="008D1BC7">
        <w:t>ausschließlich diese Wordvorlage, damit die Beiträge in einem Sammelband und der Deutschen Nationalbibli</w:t>
      </w:r>
      <w:r>
        <w:t>o</w:t>
      </w:r>
      <w:r w:rsidRPr="008D1BC7">
        <w:t xml:space="preserve">thek veröffentlicht werden können. Die Schriftart ist Arial, Größe 10, </w:t>
      </w:r>
      <w:r>
        <w:t xml:space="preserve">Blocksatz (außer Abstract und Zusammenfassung), </w:t>
      </w:r>
      <w:r w:rsidRPr="008D1BC7">
        <w:t>der Umfang beträgt max. 2 Seiten. Bitte fügen Sie in der Kopfzeile die entsprechenden Felder aus</w:t>
      </w:r>
      <w:r>
        <w:t>, und verändern Sie die Fußzeile nicht</w:t>
      </w:r>
      <w:r w:rsidRPr="008D1BC7">
        <w:t xml:space="preserve">. </w:t>
      </w:r>
      <w:r>
        <w:t>Entfernen Sie nicht den Abschnittswechsel am Ende des Dokuments, und ändern Sie nicht das Seitenformat.</w:t>
      </w:r>
    </w:p>
    <w:p w:rsidR="0071144B" w:rsidRDefault="0071144B" w:rsidP="0071144B">
      <w:r>
        <w:t>Fügen Sie Ihren Namen in den Dateinamen ein.</w:t>
      </w:r>
    </w:p>
    <w:p w:rsidR="0071144B" w:rsidRDefault="0071144B" w:rsidP="0071144B">
      <w:r w:rsidRPr="00F2434E">
        <w:t xml:space="preserve">Verwenden Sie </w:t>
      </w:r>
      <w:r>
        <w:t>zum</w:t>
      </w:r>
      <w:r w:rsidRPr="00F2434E">
        <w:t xml:space="preserve"> Referenzieren </w:t>
      </w:r>
      <w:r>
        <w:t xml:space="preserve">den Stil von </w:t>
      </w:r>
      <w:r w:rsidRPr="00F2434E">
        <w:t xml:space="preserve">MRM </w:t>
      </w:r>
      <w:r>
        <w:fldChar w:fldCharType="begin"/>
      </w:r>
      <w:r w:rsidRPr="00F2434E">
        <w:instrText xml:space="preserve"> ADDIN ZOTERO_ITEM CSL_CITATION {"citationID":"y4NUZI35","properties":{"formattedCitation":"{\\rtf (1\\uc0\\u8211{}3)}","plainCitation":"(1–3)"},"citationItems":[{"id":9,"uris":["http://zotero.org/users/1037375/items/T578U95J"],"uri":["http://zotero.org/users/1037375/items/T578U95J"],"itemData":{"id":9,"type":"book","title":"Principles of Nuclear Magnetism","collection-title":"International Series of Monographs on Physics","publisher":"Oxford University Press","publisher-place":"London New York Toronto","event-place":"London New York Toronto","author":[{"family":"Abragam","given":"A."}],"issued":{"date-parts":[["1985"]]}}},{"id":183,"uris":["http://zotero.org/users/1037375/items/ZDISUH9G"],"uri":["http://zotero.org/users/1037375/items/ZDISUH9G"],"itemData":{"id":183,"type":"article-journal","title":"The quantum theory of molecules","container-title":"Ann Phys-Berlin Ann Phys-Berlin","page":"1-31","volume":"74","issue":"9","ISSN":"0003-3804","author":[{"family":"Born","given":"M."},{"family":"Heisenberg","given":"W."}],"issued":{"date-parts":[["1924"]]}}},{"id":2104,"uris":["http://zotero.org/users/1037375/items/GGJVAKG5"],"uri":["http://zotero.org/users/1037375/items/GGJVAKG5"],"itemData":{"id":2104,"type":"article-journal","title":"Nuclear Magnetic Resonance Absorption in Hydrogen Gas","container-title":"Physical Review","page":"986-987","volume":"70","author":[{"family":"Purcell","given":"E. M."},{"family":"Pound","given":"R. V."},{"family":"Bloembergen","given":"N."}],"issued":{"date-parts":[["1946"]]}}}],"schema":"https://github.com/citation-style-language/schema/raw/master/csl-citation.json"} </w:instrText>
      </w:r>
      <w:r>
        <w:fldChar w:fldCharType="separate"/>
      </w:r>
      <w:r w:rsidRPr="00F2434E">
        <w:rPr>
          <w:szCs w:val="24"/>
        </w:rPr>
        <w:t>(1–3)</w:t>
      </w:r>
      <w:r>
        <w:fldChar w:fldCharType="end"/>
      </w:r>
      <w:r>
        <w:t xml:space="preserve"> und die ISSN Abkürzungen</w:t>
      </w:r>
      <w:r w:rsidRPr="00F2434E">
        <w:t>.</w:t>
      </w:r>
      <w:r w:rsidR="002D00DB">
        <w:t xml:space="preserve"> </w:t>
      </w:r>
      <w:hyperlink r:id="rId14" w:history="1">
        <w:r w:rsidR="002D00DB" w:rsidRPr="00E718DF">
          <w:rPr>
            <w:rStyle w:val="Hyperlink"/>
          </w:rPr>
          <w:t>www.zotero.de</w:t>
        </w:r>
      </w:hyperlink>
      <w:r w:rsidR="002D00DB">
        <w:t xml:space="preserve"> eignet sich hervorragend für diese Aufgabe. </w:t>
      </w:r>
    </w:p>
    <w:p w:rsidR="0071144B" w:rsidRDefault="0071144B" w:rsidP="0071144B">
      <w:r>
        <w:t xml:space="preserve">Sie sind nicht verpflichtet sich an die Einteilung zu halten, </w:t>
      </w:r>
      <w:r w:rsidR="002D00DB">
        <w:t xml:space="preserve">es wird jedoch empfohlen. </w:t>
      </w:r>
      <w:r>
        <w:t xml:space="preserve">Arbeiten Sie mit Absätzen </w:t>
      </w:r>
      <w:r w:rsidR="000E6416">
        <w:t xml:space="preserve">und Zeilenumbrüchen, </w:t>
      </w:r>
      <w:r>
        <w:t>um die Lesbarkeit zu erhöhen.</w:t>
      </w:r>
    </w:p>
    <w:p w:rsidR="0071144B" w:rsidRPr="007E7080" w:rsidRDefault="0071144B" w:rsidP="0059694D">
      <w:pPr>
        <w:pStyle w:val="Heading1"/>
        <w:ind w:firstLine="0"/>
      </w:pPr>
      <w:r w:rsidRPr="007E7080">
        <w:t>Results</w:t>
      </w:r>
      <w:r w:rsidR="002D00DB">
        <w:t xml:space="preserve"> / Ergebnisse</w:t>
      </w:r>
    </w:p>
    <w:p w:rsidR="0071144B" w:rsidRDefault="0071144B" w:rsidP="0059694D">
      <w:pPr>
        <w:ind w:firstLine="0"/>
      </w:pPr>
      <w:r w:rsidRPr="001B1229">
        <w:t>Im Ergebnis erhalten wir einen zitierfähigen, einheitlichen Abstractband. Bitte Verwenden Sie folgende Nomenklatur, um auf diese Abtracts zu v</w:t>
      </w:r>
      <w:r>
        <w:t xml:space="preserve">erweisen: </w:t>
      </w:r>
    </w:p>
    <w:p w:rsidR="0071144B" w:rsidRPr="001B1229" w:rsidRDefault="0087101A" w:rsidP="0071144B">
      <w:pPr>
        <w:pStyle w:val="ListParagraph"/>
        <w:numPr>
          <w:ilvl w:val="0"/>
          <w:numId w:val="1"/>
        </w:numPr>
        <w:rPr>
          <w:lang w:val="en-US"/>
        </w:rPr>
      </w:pPr>
      <w:r>
        <w:rPr>
          <w:i/>
          <w:lang w:val="en-US"/>
        </w:rPr>
        <w:t>22</w:t>
      </w:r>
      <w:r w:rsidR="0071144B" w:rsidRPr="001B1229">
        <w:rPr>
          <w:i/>
          <w:vertAlign w:val="superscript"/>
          <w:lang w:val="en-US"/>
        </w:rPr>
        <w:t>th</w:t>
      </w:r>
      <w:r w:rsidR="0071144B" w:rsidRPr="001B1229">
        <w:rPr>
          <w:i/>
          <w:lang w:val="en-US"/>
        </w:rPr>
        <w:t xml:space="preserve"> Ann</w:t>
      </w:r>
      <w:r w:rsidR="0071144B">
        <w:rPr>
          <w:i/>
          <w:lang w:val="en-US"/>
        </w:rPr>
        <w:t>ual</w:t>
      </w:r>
      <w:r w:rsidR="0071144B" w:rsidRPr="001B1229">
        <w:rPr>
          <w:i/>
          <w:lang w:val="en-US"/>
        </w:rPr>
        <w:t xml:space="preserve"> Mee</w:t>
      </w:r>
      <w:r w:rsidR="0071144B">
        <w:rPr>
          <w:i/>
          <w:lang w:val="en-US"/>
        </w:rPr>
        <w:t xml:space="preserve">ting of the German Chapter of the </w:t>
      </w:r>
      <w:r w:rsidR="0071144B" w:rsidRPr="001B1229">
        <w:rPr>
          <w:i/>
          <w:lang w:val="en-US"/>
        </w:rPr>
        <w:t>In</w:t>
      </w:r>
      <w:r w:rsidR="0071144B">
        <w:rPr>
          <w:i/>
          <w:lang w:val="en-US"/>
        </w:rPr>
        <w:t>ternational</w:t>
      </w:r>
      <w:r w:rsidR="0071144B" w:rsidRPr="001B1229">
        <w:rPr>
          <w:i/>
          <w:lang w:val="en-US"/>
        </w:rPr>
        <w:t xml:space="preserve"> Soc</w:t>
      </w:r>
      <w:r w:rsidR="0071144B">
        <w:rPr>
          <w:i/>
          <w:lang w:val="en-US"/>
        </w:rPr>
        <w:t>iety for</w:t>
      </w:r>
      <w:r w:rsidR="0071144B" w:rsidRPr="001B1229">
        <w:rPr>
          <w:i/>
          <w:lang w:val="en-US"/>
        </w:rPr>
        <w:t xml:space="preserve"> Magn</w:t>
      </w:r>
      <w:r w:rsidR="0071144B">
        <w:rPr>
          <w:i/>
          <w:lang w:val="en-US"/>
        </w:rPr>
        <w:t>etic</w:t>
      </w:r>
      <w:r w:rsidR="0071144B" w:rsidRPr="001B1229">
        <w:rPr>
          <w:i/>
          <w:lang w:val="en-US"/>
        </w:rPr>
        <w:t xml:space="preserve"> Reson</w:t>
      </w:r>
      <w:r w:rsidR="0071144B">
        <w:rPr>
          <w:i/>
          <w:lang w:val="en-US"/>
        </w:rPr>
        <w:t>ance</w:t>
      </w:r>
      <w:r w:rsidR="0071144B" w:rsidRPr="001B1229">
        <w:rPr>
          <w:i/>
          <w:lang w:val="en-US"/>
        </w:rPr>
        <w:t xml:space="preserve"> </w:t>
      </w:r>
      <w:r w:rsidR="0071144B">
        <w:rPr>
          <w:i/>
          <w:lang w:val="en-US"/>
        </w:rPr>
        <w:t xml:space="preserve">in </w:t>
      </w:r>
      <w:r w:rsidR="0071144B" w:rsidRPr="001B1229">
        <w:rPr>
          <w:i/>
          <w:lang w:val="en-US"/>
        </w:rPr>
        <w:t>Med</w:t>
      </w:r>
      <w:r w:rsidR="0071144B">
        <w:rPr>
          <w:i/>
          <w:lang w:val="en-US"/>
        </w:rPr>
        <w:t>icine,</w:t>
      </w:r>
      <w:r w:rsidR="0071144B" w:rsidRPr="001B1229">
        <w:rPr>
          <w:i/>
          <w:lang w:val="en-US"/>
        </w:rPr>
        <w:t xml:space="preserve"> 201</w:t>
      </w:r>
      <w:r>
        <w:rPr>
          <w:i/>
          <w:lang w:val="en-US"/>
        </w:rPr>
        <w:t>9</w:t>
      </w:r>
      <w:r w:rsidR="0071144B" w:rsidRPr="001B1229">
        <w:rPr>
          <w:i/>
          <w:lang w:val="en-US"/>
        </w:rPr>
        <w:t xml:space="preserve">, </w:t>
      </w:r>
      <w:r>
        <w:rPr>
          <w:i/>
          <w:lang w:val="en-US"/>
        </w:rPr>
        <w:t>Kiel</w:t>
      </w:r>
      <w:r w:rsidR="0071144B">
        <w:rPr>
          <w:i/>
          <w:lang w:val="en-US"/>
        </w:rPr>
        <w:t>, Germany.</w:t>
      </w:r>
    </w:p>
    <w:p w:rsidR="0071144B" w:rsidRPr="001B1229" w:rsidRDefault="0087101A" w:rsidP="0071144B">
      <w:pPr>
        <w:pStyle w:val="ListParagraph"/>
        <w:numPr>
          <w:ilvl w:val="0"/>
          <w:numId w:val="1"/>
        </w:numPr>
      </w:pPr>
      <w:r>
        <w:rPr>
          <w:i/>
        </w:rPr>
        <w:t>22</w:t>
      </w:r>
      <w:r w:rsidR="0071144B" w:rsidRPr="001B1229">
        <w:rPr>
          <w:i/>
        </w:rPr>
        <w:t xml:space="preserve">. Jahrestagung der </w:t>
      </w:r>
      <w:r w:rsidR="0071144B">
        <w:rPr>
          <w:i/>
        </w:rPr>
        <w:t xml:space="preserve">Deutschen Sektion der </w:t>
      </w:r>
      <w:r w:rsidR="0071144B" w:rsidRPr="001B1229">
        <w:rPr>
          <w:i/>
        </w:rPr>
        <w:t>Internationalen Gesellschaft für Magnetresonanz in Medizin, 201</w:t>
      </w:r>
      <w:r>
        <w:rPr>
          <w:i/>
        </w:rPr>
        <w:t>9</w:t>
      </w:r>
      <w:r w:rsidR="0071144B" w:rsidRPr="001B1229">
        <w:rPr>
          <w:i/>
        </w:rPr>
        <w:t xml:space="preserve">, </w:t>
      </w:r>
      <w:r>
        <w:rPr>
          <w:i/>
        </w:rPr>
        <w:t>Kiel</w:t>
      </w:r>
      <w:r w:rsidR="0071144B" w:rsidRPr="001B1229">
        <w:rPr>
          <w:i/>
        </w:rPr>
        <w:t>, Deutschl</w:t>
      </w:r>
      <w:r w:rsidR="0071144B">
        <w:rPr>
          <w:i/>
        </w:rPr>
        <w:t>a</w:t>
      </w:r>
      <w:r w:rsidR="0071144B" w:rsidRPr="001B1229">
        <w:rPr>
          <w:i/>
        </w:rPr>
        <w:t xml:space="preserve">nd. </w:t>
      </w:r>
    </w:p>
    <w:p w:rsidR="0071144B" w:rsidRDefault="0071144B" w:rsidP="0071144B">
      <w:r>
        <w:t>beziehungsweise</w:t>
      </w:r>
    </w:p>
    <w:p w:rsidR="0087101A" w:rsidRPr="0087101A" w:rsidRDefault="0087101A" w:rsidP="00D71B65">
      <w:pPr>
        <w:pStyle w:val="ListParagraph"/>
        <w:numPr>
          <w:ilvl w:val="0"/>
          <w:numId w:val="1"/>
        </w:numPr>
        <w:ind w:firstLine="0"/>
      </w:pPr>
      <w:r w:rsidRPr="0087101A">
        <w:rPr>
          <w:i/>
          <w:lang w:val="en-US"/>
        </w:rPr>
        <w:t>22</w:t>
      </w:r>
      <w:r w:rsidR="0071144B" w:rsidRPr="0087101A">
        <w:rPr>
          <w:i/>
          <w:vertAlign w:val="superscript"/>
          <w:lang w:val="en-US"/>
        </w:rPr>
        <w:t>th</w:t>
      </w:r>
      <w:r w:rsidR="0071144B" w:rsidRPr="0087101A">
        <w:rPr>
          <w:i/>
          <w:lang w:val="en-US"/>
        </w:rPr>
        <w:t xml:space="preserve"> Ann. Meet. Ger. Chapter Int. Soc. </w:t>
      </w:r>
      <w:proofErr w:type="spellStart"/>
      <w:r w:rsidR="0071144B" w:rsidRPr="0087101A">
        <w:rPr>
          <w:i/>
          <w:lang w:val="en-US"/>
        </w:rPr>
        <w:t>Magn</w:t>
      </w:r>
      <w:proofErr w:type="spellEnd"/>
      <w:r w:rsidR="0071144B" w:rsidRPr="0087101A">
        <w:rPr>
          <w:i/>
          <w:lang w:val="en-US"/>
        </w:rPr>
        <w:t xml:space="preserve">. </w:t>
      </w:r>
      <w:proofErr w:type="spellStart"/>
      <w:r w:rsidR="0071144B" w:rsidRPr="0087101A">
        <w:rPr>
          <w:i/>
          <w:lang w:val="en-US"/>
        </w:rPr>
        <w:t>Reson</w:t>
      </w:r>
      <w:proofErr w:type="spellEnd"/>
      <w:r w:rsidR="0071144B" w:rsidRPr="0087101A">
        <w:rPr>
          <w:i/>
          <w:lang w:val="en-US"/>
        </w:rPr>
        <w:t>. Med. 201</w:t>
      </w:r>
      <w:r w:rsidRPr="0087101A">
        <w:rPr>
          <w:i/>
          <w:lang w:val="en-US"/>
        </w:rPr>
        <w:t>9</w:t>
      </w:r>
      <w:r w:rsidR="0071144B" w:rsidRPr="0087101A">
        <w:rPr>
          <w:i/>
          <w:lang w:val="en-US"/>
        </w:rPr>
        <w:t xml:space="preserve">, </w:t>
      </w:r>
      <w:r w:rsidRPr="0087101A">
        <w:rPr>
          <w:i/>
          <w:lang w:val="en-US"/>
        </w:rPr>
        <w:t>Kiel</w:t>
      </w:r>
    </w:p>
    <w:p w:rsidR="0071144B" w:rsidRDefault="0087101A" w:rsidP="00D71B65">
      <w:pPr>
        <w:pStyle w:val="ListParagraph"/>
        <w:numPr>
          <w:ilvl w:val="0"/>
          <w:numId w:val="1"/>
        </w:numPr>
        <w:ind w:firstLine="0"/>
      </w:pPr>
      <w:r>
        <w:rPr>
          <w:i/>
        </w:rPr>
        <w:t>22</w:t>
      </w:r>
      <w:r w:rsidR="0071144B" w:rsidRPr="0087101A">
        <w:rPr>
          <w:i/>
        </w:rPr>
        <w:t>. Jahrestag. Int. Ges. Magn. Reson. Med. dtsch. Sekt. 201</w:t>
      </w:r>
      <w:r>
        <w:rPr>
          <w:i/>
        </w:rPr>
        <w:t>9</w:t>
      </w:r>
      <w:r w:rsidR="0071144B" w:rsidRPr="0087101A">
        <w:rPr>
          <w:i/>
        </w:rPr>
        <w:t xml:space="preserve">, </w:t>
      </w:r>
      <w:r>
        <w:rPr>
          <w:i/>
        </w:rPr>
        <w:t>Kiel</w:t>
      </w:r>
    </w:p>
    <w:p w:rsidR="0071144B" w:rsidRDefault="0071144B" w:rsidP="0071144B">
      <w:r w:rsidRPr="001B1229">
        <w:t>Den Link zu dem Abstractband bei der Nationalbibliothek finden Sie später online au</w:t>
      </w:r>
      <w:r>
        <w:t xml:space="preserve">f www.ismrm.de. </w:t>
      </w:r>
    </w:p>
    <w:p w:rsidR="0071144B" w:rsidRDefault="0071144B" w:rsidP="0071144B">
      <w:r>
        <w:t xml:space="preserve">Diese Seite wird im Abstractband auf der rechten Seite zu sehen sein. </w:t>
      </w:r>
    </w:p>
    <w:p w:rsidR="0071144B" w:rsidRPr="0075541A" w:rsidRDefault="0071144B" w:rsidP="0071144B">
      <w:pPr>
        <w:rPr>
          <w:lang w:val="en-US"/>
        </w:rPr>
      </w:pPr>
      <w:r w:rsidRPr="001B1229">
        <w:rPr>
          <w:lang w:val="en-US"/>
        </w:rPr>
        <w:t xml:space="preserve">Magnetic resonance (MR) is an invaluable tool which finds application in many research fields despite its inherent insensitivity. </w:t>
      </w:r>
      <w:r w:rsidRPr="0075541A">
        <w:rPr>
          <w:lang w:val="en-US"/>
        </w:rPr>
        <w:t xml:space="preserve">Magnetic resonance (MR) is an invaluable tool which finds application in many research fields despite its inherent insensitivity. Magnetic resonance (MR) is an invaluable tool which finds application in many research fields despite its inherent insensitivity. Magnetic resonance (MR) is an invaluable tool which finds application in many research fields despite its inherent insensitivity. Magnetic resonance (MR) is an </w:t>
      </w:r>
      <w:r w:rsidRPr="0075541A">
        <w:rPr>
          <w:lang w:val="en-US"/>
        </w:rPr>
        <w:lastRenderedPageBreak/>
        <w:t>invaluable tool which finds application in many research fields despite its inherent insensitivity. Magnetic resonance (MR) is an invaluable tool which finds application in many research fields despite its inherent insensitivity. Magnetic resonance (MR) is an invaluable tool which finds application in many research fields despite its inherent insensitivity.</w:t>
      </w:r>
    </w:p>
    <w:p w:rsidR="0071144B" w:rsidRPr="0075541A" w:rsidRDefault="0087101A" w:rsidP="0071144B">
      <w:pPr>
        <w:pStyle w:val="TAMainText"/>
        <w:jc w:val="left"/>
      </w:pPr>
      <w:r w:rsidRPr="00906442">
        <w:rPr>
          <w:noProof/>
          <w:lang w:eastAsia="de-DE"/>
        </w:rPr>
        <w:drawing>
          <wp:inline distT="0" distB="0" distL="0" distR="0">
            <wp:extent cx="2640330" cy="1464945"/>
            <wp:effectExtent l="0" t="0" r="0" b="0"/>
            <wp:docPr id="2" name="Bild 9" descr="D:\Data\physics\projects\2009PHIPIF\projects\2012_SABRE_polarizer\figures\chemicals\Fig_SABRE_schem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9" descr="D:\Data\physics\projects\2009PHIPIF\projects\2012_SABRE_polarizer\figures\chemicals\Fig_SABRE_scheme2.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40330" cy="1464945"/>
                    </a:xfrm>
                    <a:prstGeom prst="rect">
                      <a:avLst/>
                    </a:prstGeom>
                    <a:noFill/>
                    <a:ln>
                      <a:noFill/>
                    </a:ln>
                  </pic:spPr>
                </pic:pic>
              </a:graphicData>
            </a:graphic>
          </wp:inline>
        </w:drawing>
      </w:r>
      <w:r w:rsidR="0071144B" w:rsidRPr="008D1BC7">
        <w:rPr>
          <w:b/>
        </w:rPr>
        <w:t xml:space="preserve">Fig. </w:t>
      </w:r>
      <w:r w:rsidR="0071144B" w:rsidRPr="008D1BC7">
        <w:rPr>
          <w:b/>
        </w:rPr>
        <w:fldChar w:fldCharType="begin"/>
      </w:r>
      <w:r w:rsidR="0071144B" w:rsidRPr="008D1BC7">
        <w:rPr>
          <w:b/>
        </w:rPr>
        <w:instrText xml:space="preserve"> SEQ Abbildung \* ARABIC </w:instrText>
      </w:r>
      <w:r w:rsidR="0071144B" w:rsidRPr="008D1BC7">
        <w:rPr>
          <w:b/>
        </w:rPr>
        <w:fldChar w:fldCharType="separate"/>
      </w:r>
      <w:r w:rsidR="0071144B">
        <w:rPr>
          <w:b/>
          <w:noProof/>
        </w:rPr>
        <w:t>2</w:t>
      </w:r>
      <w:r w:rsidR="0071144B" w:rsidRPr="008D1BC7">
        <w:rPr>
          <w:b/>
          <w:noProof/>
        </w:rPr>
        <w:fldChar w:fldCharType="end"/>
      </w:r>
      <w:r w:rsidR="0071144B" w:rsidRPr="00113BBA">
        <w:t xml:space="preserve">: </w:t>
      </w:r>
      <w:r w:rsidR="0071144B">
        <w:t xml:space="preserve">Bitte verwenden Sie keine Textboxen, sonder platzieren Sie die Graphiken in den Text ("mit Text in Zeile"). </w:t>
      </w:r>
    </w:p>
    <w:p w:rsidR="0071144B" w:rsidRPr="0075541A" w:rsidRDefault="0071144B" w:rsidP="0071144B">
      <w:pPr>
        <w:rPr>
          <w:lang w:val="en-US"/>
        </w:rPr>
      </w:pPr>
      <w:r w:rsidRPr="007E7080">
        <w:rPr>
          <w:lang w:val="en-US"/>
        </w:rPr>
        <w:t xml:space="preserve">Magnetic resonance (MR) is an invaluable tool which finds application in many research fields despite its inherent insensitivity. </w:t>
      </w:r>
      <w:r w:rsidRPr="0075541A">
        <w:rPr>
          <w:lang w:val="en-US"/>
        </w:rPr>
        <w:t>Magnetic resonance (MR) is an invaluable tool which finds application in many research fields despite its inherent insensitivity. Magnetic resonance (MR) is an invaluable tool which finds application in many research fields despite its inherent insensitivity. Magnetic resonance (MR) is an invaluable tool which finds application in many research fields despite its inherent insensitivity. Magnetic resonance (MR) is an invaluable tool which finds application in many research fields despite its inherent insensitivity. Magnetic resonance (MR) is an invaluable tool which finds application in many research fields despite its inherent insensitivity.</w:t>
      </w:r>
    </w:p>
    <w:p w:rsidR="0071144B" w:rsidRPr="0075541A" w:rsidRDefault="0071144B" w:rsidP="0071144B">
      <w:pPr>
        <w:rPr>
          <w:lang w:val="en-US"/>
        </w:rPr>
      </w:pPr>
      <w:r w:rsidRPr="0075541A">
        <w:rPr>
          <w:lang w:val="en-US"/>
        </w:rPr>
        <w:t xml:space="preserve">Magnetic resonance (MR) is an invaluable tool which finds application in many research fields despite its inherent insensitivity. Magnetic resonance (MR) is an invaluable tool which finds application in many research fields despite its inherent insensitivity. Magnetic resonance (MR) is an invaluable tool which finds application in many research fields despite its </w:t>
      </w:r>
      <w:r w:rsidRPr="0075541A">
        <w:rPr>
          <w:lang w:val="en-US"/>
        </w:rPr>
        <w:t>inherent insensitivity. Magnetic resonance (MR) is an invaluable tool which finds application in many research fields despite its inherent insensitivity. Magnetic resonance (MR) is an invaluable tool which finds application in many research fields despite its inherent insensitivity. Magnetic resonance (MR) is an invaluable tool which finds application in many research fields despite its inherent insensitivity.</w:t>
      </w:r>
    </w:p>
    <w:p w:rsidR="0071144B" w:rsidRDefault="0071144B" w:rsidP="0071144B">
      <w:r>
        <w:t>Diese Seite wird im Abstractband auf der linken Seite erscheinen.</w:t>
      </w:r>
    </w:p>
    <w:p w:rsidR="0071144B" w:rsidRPr="00D0593C" w:rsidRDefault="0071144B" w:rsidP="0059694D">
      <w:pPr>
        <w:pStyle w:val="Heading1"/>
        <w:ind w:firstLine="0"/>
      </w:pPr>
      <w:r w:rsidRPr="00D0593C">
        <w:t xml:space="preserve">Discussion </w:t>
      </w:r>
      <w:r w:rsidR="002D00DB" w:rsidRPr="00D0593C">
        <w:t>/ Diskussion</w:t>
      </w:r>
    </w:p>
    <w:p w:rsidR="0071144B" w:rsidRPr="00D0593C" w:rsidRDefault="00B410F5" w:rsidP="0059694D">
      <w:pPr>
        <w:ind w:firstLine="0"/>
      </w:pPr>
      <w:r w:rsidRPr="00D0593C">
        <w:t xml:space="preserve">Diskutieren Sie Ihre Ergebnisse, oder fassen Sie diesen Teil mit den </w:t>
      </w:r>
      <w:r>
        <w:t>Ergebnissen</w:t>
      </w:r>
      <w:r w:rsidRPr="00D0593C">
        <w:t xml:space="preserve"> zusammen.</w:t>
      </w:r>
    </w:p>
    <w:p w:rsidR="0071144B" w:rsidRPr="00D0593C" w:rsidRDefault="0071144B" w:rsidP="0059694D">
      <w:pPr>
        <w:pStyle w:val="Heading1"/>
        <w:ind w:firstLine="0"/>
      </w:pPr>
      <w:r w:rsidRPr="00D0593C">
        <w:t>Conclusion</w:t>
      </w:r>
      <w:r w:rsidR="002D00DB" w:rsidRPr="00D0593C">
        <w:t xml:space="preserve"> / Schlussfolgerungen</w:t>
      </w:r>
    </w:p>
    <w:p w:rsidR="0071144B" w:rsidRPr="00D0593C" w:rsidRDefault="00E82E36" w:rsidP="0059694D">
      <w:pPr>
        <w:ind w:firstLine="0"/>
      </w:pPr>
      <w:r w:rsidRPr="00D0593C">
        <w:t xml:space="preserve">Was </w:t>
      </w:r>
      <w:r>
        <w:t>können Sie aus Ihren Ergebnissen Schlussfolgern? Schreiben Sie</w:t>
      </w:r>
      <w:r w:rsidR="000C3744">
        <w:t xml:space="preserve"> keine einfache Zusammenfassung, - das ist der Abstract.</w:t>
      </w:r>
    </w:p>
    <w:p w:rsidR="002D00DB" w:rsidRPr="00D0593C" w:rsidRDefault="002D00DB" w:rsidP="002D00DB">
      <w:pPr>
        <w:pStyle w:val="Heading1"/>
        <w:ind w:firstLine="0"/>
      </w:pPr>
      <w:r w:rsidRPr="00D0593C">
        <w:t>Acknowledgements / Danksagungen</w:t>
      </w:r>
    </w:p>
    <w:p w:rsidR="002D00DB" w:rsidRPr="00D0593C" w:rsidRDefault="002D00DB" w:rsidP="00D0593C">
      <w:pPr>
        <w:ind w:firstLine="0"/>
      </w:pPr>
      <w:r w:rsidRPr="00D0593C">
        <w:t xml:space="preserve">Danken Sie an dieser Stelle Ihren Förderern oder Helfern. </w:t>
      </w:r>
    </w:p>
    <w:p w:rsidR="002D00DB" w:rsidRPr="00D0593C" w:rsidRDefault="002D00DB" w:rsidP="0059694D">
      <w:pPr>
        <w:ind w:firstLine="0"/>
      </w:pPr>
    </w:p>
    <w:p w:rsidR="0071144B" w:rsidRDefault="0071144B" w:rsidP="0059694D">
      <w:pPr>
        <w:pStyle w:val="Heading1"/>
        <w:ind w:firstLine="0"/>
      </w:pPr>
      <w:r w:rsidRPr="00113BBA">
        <w:t>References</w:t>
      </w:r>
      <w:r w:rsidR="002D00DB">
        <w:t xml:space="preserve"> / Literaturverzeichnis</w:t>
      </w:r>
    </w:p>
    <w:p w:rsidR="0071144B" w:rsidRPr="0075541A" w:rsidRDefault="0071144B" w:rsidP="0059694D">
      <w:pPr>
        <w:ind w:firstLine="0"/>
      </w:pPr>
      <w:r w:rsidRPr="00F2434E">
        <w:t xml:space="preserve">Verwenden Sie den Style von </w:t>
      </w:r>
      <w:r w:rsidRPr="0059694D">
        <w:rPr>
          <w:i/>
        </w:rPr>
        <w:t>Magn Reson Med</w:t>
      </w:r>
      <w:r w:rsidRPr="00F2434E">
        <w:t xml:space="preserve">. </w:t>
      </w:r>
    </w:p>
    <w:p w:rsidR="0071144B" w:rsidRPr="00F2434E" w:rsidRDefault="0071144B" w:rsidP="0071144B">
      <w:pPr>
        <w:pStyle w:val="Bibliography"/>
        <w:rPr>
          <w:lang w:val="en-US"/>
        </w:rPr>
      </w:pPr>
      <w:r w:rsidRPr="00823691">
        <w:rPr>
          <w:szCs w:val="18"/>
        </w:rPr>
        <w:fldChar w:fldCharType="begin"/>
      </w:r>
      <w:r>
        <w:rPr>
          <w:szCs w:val="18"/>
          <w:lang w:val="en-US"/>
        </w:rPr>
        <w:instrText xml:space="preserve"> ADDIN ZOTERO_BIBL {"custom":[]} CSL_BIBLIOGRAPHY </w:instrText>
      </w:r>
      <w:r w:rsidRPr="00823691">
        <w:rPr>
          <w:szCs w:val="18"/>
        </w:rPr>
        <w:fldChar w:fldCharType="separate"/>
      </w:r>
      <w:r w:rsidRPr="00F2434E">
        <w:rPr>
          <w:lang w:val="en-US"/>
        </w:rPr>
        <w:t>1. Abragam A. Principles of Nuclear Magnetism. London New York Toronto: Oxford University Press; 1985.</w:t>
      </w:r>
    </w:p>
    <w:p w:rsidR="0071144B" w:rsidRPr="00F2434E" w:rsidRDefault="0071144B" w:rsidP="0071144B">
      <w:pPr>
        <w:pStyle w:val="Bibliography"/>
        <w:rPr>
          <w:lang w:val="en-US"/>
        </w:rPr>
      </w:pPr>
      <w:r w:rsidRPr="00F2434E">
        <w:rPr>
          <w:lang w:val="en-US"/>
        </w:rPr>
        <w:t>2. Born M, Heisenberg W. The quantum theory of molecules. Ann Phys-Berl. 1924;74:1–31.</w:t>
      </w:r>
    </w:p>
    <w:p w:rsidR="0071144B" w:rsidRPr="00F2434E" w:rsidRDefault="0071144B" w:rsidP="0071144B">
      <w:pPr>
        <w:pStyle w:val="Bibliography"/>
      </w:pPr>
      <w:r w:rsidRPr="00F2434E">
        <w:rPr>
          <w:lang w:val="en-US"/>
        </w:rPr>
        <w:t xml:space="preserve">3. Purcell EM, Pound RV, Bloembergen N. Nuclear Magnetic Resonance Absorption in Hydrogen Gas. Phys. </w:t>
      </w:r>
      <w:r w:rsidRPr="00F2434E">
        <w:t>Rev. 1946;70:986–987.</w:t>
      </w:r>
    </w:p>
    <w:p w:rsidR="0071144B" w:rsidRPr="00F2434E" w:rsidRDefault="0071144B" w:rsidP="0071144B">
      <w:pPr>
        <w:pStyle w:val="Bibliography"/>
        <w:rPr>
          <w:lang w:val="en-US"/>
        </w:rPr>
      </w:pPr>
      <w:r w:rsidRPr="00823691">
        <w:rPr>
          <w:szCs w:val="18"/>
        </w:rPr>
        <w:fldChar w:fldCharType="end"/>
      </w:r>
      <w:proofErr w:type="spellStart"/>
      <w:r w:rsidRPr="00F2434E">
        <w:rPr>
          <w:lang w:val="en-US"/>
        </w:rPr>
        <w:t>Bitte</w:t>
      </w:r>
      <w:proofErr w:type="spellEnd"/>
      <w:r w:rsidRPr="00F2434E">
        <w:rPr>
          <w:lang w:val="en-US"/>
        </w:rPr>
        <w:t xml:space="preserve"> den </w:t>
      </w:r>
      <w:proofErr w:type="spellStart"/>
      <w:r w:rsidRPr="00F2434E">
        <w:rPr>
          <w:lang w:val="en-US"/>
        </w:rPr>
        <w:t>Abschnittswech</w:t>
      </w:r>
      <w:r>
        <w:rPr>
          <w:lang w:val="en-US"/>
        </w:rPr>
        <w:t>s</w:t>
      </w:r>
      <w:r w:rsidRPr="00F2434E">
        <w:rPr>
          <w:lang w:val="en-US"/>
        </w:rPr>
        <w:t>el</w:t>
      </w:r>
      <w:proofErr w:type="spellEnd"/>
      <w:r w:rsidRPr="00F2434E">
        <w:rPr>
          <w:lang w:val="en-US"/>
        </w:rPr>
        <w:t xml:space="preserve"> </w:t>
      </w:r>
      <w:proofErr w:type="spellStart"/>
      <w:r w:rsidRPr="00F2434E">
        <w:rPr>
          <w:lang w:val="en-US"/>
        </w:rPr>
        <w:t>beibehalten</w:t>
      </w:r>
      <w:proofErr w:type="spellEnd"/>
    </w:p>
    <w:p w:rsidR="0071144B" w:rsidRDefault="0071144B" w:rsidP="0071144B">
      <w:pPr>
        <w:rPr>
          <w:lang w:val="en-US"/>
        </w:rPr>
      </w:pPr>
    </w:p>
    <w:p w:rsidR="0071144B" w:rsidRDefault="0071144B" w:rsidP="0071144B">
      <w:pPr>
        <w:rPr>
          <w:lang w:val="en-US"/>
        </w:rPr>
        <w:sectPr w:rsidR="0071144B" w:rsidSect="0071144B">
          <w:headerReference w:type="even" r:id="rId15"/>
          <w:type w:val="continuous"/>
          <w:pgSz w:w="11906" w:h="16838"/>
          <w:pgMar w:top="1417" w:right="1417" w:bottom="1134" w:left="1417" w:header="708" w:footer="708" w:gutter="0"/>
          <w:cols w:num="2" w:space="708"/>
          <w:docGrid w:linePitch="360"/>
        </w:sectPr>
      </w:pPr>
    </w:p>
    <w:p w:rsidR="0071144B" w:rsidRPr="00F2434E" w:rsidRDefault="0071144B" w:rsidP="0071144B">
      <w:pPr>
        <w:rPr>
          <w:lang w:val="en-US"/>
        </w:rPr>
      </w:pPr>
    </w:p>
    <w:p w:rsidR="00473226" w:rsidRDefault="00473226"/>
    <w:sectPr w:rsidR="00473226" w:rsidSect="0071144B">
      <w:type w:val="continuous"/>
      <w:pgSz w:w="11906" w:h="16838"/>
      <w:pgMar w:top="1417" w:right="1417" w:bottom="1134" w:left="1417"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F48DB" w:rsidRDefault="009F48DB" w:rsidP="0071144B">
      <w:pPr>
        <w:spacing w:after="0"/>
      </w:pPr>
      <w:r>
        <w:separator/>
      </w:r>
    </w:p>
  </w:endnote>
  <w:endnote w:type="continuationSeparator" w:id="0">
    <w:p w:rsidR="009F48DB" w:rsidRDefault="009F48DB" w:rsidP="0071144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Arno Pro">
    <w:altName w:val="Goudy Old Style"/>
    <w:panose1 w:val="00000000000000000000"/>
    <w:charset w:val="00"/>
    <w:family w:val="auto"/>
    <w:notTrueType/>
    <w:pitch w:val="default"/>
    <w:sig w:usb0="00000003" w:usb1="00000000" w:usb2="00000000" w:usb3="00000000" w:csb0="00000001" w:csb1="00000000"/>
  </w:font>
  <w:font w:name="Myriad Pro Light">
    <w:altName w:val="Corbel"/>
    <w:panose1 w:val="00000000000000000000"/>
    <w:charset w:val="00"/>
    <w:family w:val="swiss"/>
    <w:notTrueType/>
    <w:pitch w:val="variable"/>
    <w:sig w:usb0="00000001" w:usb1="5000204B"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47CEB" w:rsidRDefault="0087101A" w:rsidP="0071144B">
    <w:pPr>
      <w:pStyle w:val="Header"/>
    </w:pPr>
    <w:r>
      <w:rPr>
        <w:i/>
      </w:rPr>
      <w:t>22</w:t>
    </w:r>
    <w:r w:rsidR="0071144B" w:rsidRPr="00F2434E">
      <w:rPr>
        <w:i/>
      </w:rPr>
      <w:t>. Jahrestag. dtsch. Sekt. Int. Ges. Magn. Reson. Med. 201</w:t>
    </w:r>
    <w:r>
      <w:rPr>
        <w:i/>
      </w:rPr>
      <w:t>9</w:t>
    </w:r>
    <w:r w:rsidR="0071144B" w:rsidRPr="00F2434E">
      <w:rPr>
        <w:i/>
      </w:rPr>
      <w:t xml:space="preserve">, </w:t>
    </w:r>
    <w:r>
      <w:rPr>
        <w:i/>
      </w:rPr>
      <w:t>Kiel</w:t>
    </w:r>
    <w:r w:rsidR="0071144B">
      <w:tab/>
    </w:r>
    <w:r w:rsidR="0071144B">
      <w:rPr>
        <w:rStyle w:val="PageNumber"/>
      </w:rPr>
      <w:t xml:space="preserve">S. </w:t>
    </w:r>
    <w:r w:rsidR="00B511C2">
      <w:rPr>
        <w:rStyle w:val="PageNumber"/>
      </w:rPr>
      <w:fldChar w:fldCharType="begin"/>
    </w:r>
    <w:r w:rsidR="00B511C2">
      <w:rPr>
        <w:rStyle w:val="PageNumber"/>
      </w:rPr>
      <w:instrText xml:space="preserve"> PAGE </w:instrText>
    </w:r>
    <w:r w:rsidR="00B511C2">
      <w:rPr>
        <w:rStyle w:val="PageNumber"/>
      </w:rPr>
      <w:fldChar w:fldCharType="separate"/>
    </w:r>
    <w:r w:rsidR="00D0593C">
      <w:rPr>
        <w:rStyle w:val="PageNumber"/>
        <w:noProof/>
      </w:rPr>
      <w:t>2</w:t>
    </w:r>
    <w:r w:rsidR="00B511C2">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1144B" w:rsidRDefault="00447CEB">
    <w:pPr>
      <w:pStyle w:val="Footer"/>
    </w:pPr>
    <w:r>
      <w:fldChar w:fldCharType="begin"/>
    </w:r>
    <w:r>
      <w:instrText xml:space="preserve"> PAGE   \* MERGEFORMAT </w:instrText>
    </w:r>
    <w:r>
      <w:fldChar w:fldCharType="separate"/>
    </w:r>
    <w:r w:rsidR="0071144B">
      <w:rPr>
        <w:noProof/>
      </w:rPr>
      <w:t>2</w:t>
    </w:r>
    <w:r>
      <w:rPr>
        <w:noProof/>
      </w:rPr>
      <w:fldChar w:fldCharType="end"/>
    </w:r>
  </w:p>
  <w:p w:rsidR="00447CEB" w:rsidRPr="008D1BC7" w:rsidRDefault="00447CEB" w:rsidP="00447CEB">
    <w:pPr>
      <w:pStyle w:val="Head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47CEB" w:rsidRPr="001B1229" w:rsidRDefault="0071144B" w:rsidP="00447CEB">
    <w:pPr>
      <w:pStyle w:val="Header"/>
      <w:jc w:val="left"/>
      <w:rPr>
        <w:i/>
        <w:lang w:val="en-US"/>
      </w:rPr>
    </w:pPr>
    <w:r w:rsidRPr="0059694D">
      <w:rPr>
        <w:lang w:val="en-US"/>
      </w:rPr>
      <w:t xml:space="preserve">S. </w:t>
    </w:r>
    <w:r w:rsidR="00B511C2">
      <w:fldChar w:fldCharType="begin"/>
    </w:r>
    <w:r w:rsidR="00B511C2" w:rsidRPr="0075541A">
      <w:rPr>
        <w:lang w:val="en-US"/>
      </w:rPr>
      <w:instrText xml:space="preserve"> PAGE   \* MERGEFORMAT </w:instrText>
    </w:r>
    <w:r w:rsidR="00B511C2">
      <w:fldChar w:fldCharType="separate"/>
    </w:r>
    <w:r w:rsidR="00D0593C">
      <w:rPr>
        <w:noProof/>
        <w:lang w:val="en-US"/>
      </w:rPr>
      <w:t>1</w:t>
    </w:r>
    <w:r w:rsidR="00B511C2">
      <w:fldChar w:fldCharType="end"/>
    </w:r>
    <w:r w:rsidR="00B511C2">
      <w:rPr>
        <w:lang w:val="en-US"/>
      </w:rPr>
      <w:t xml:space="preserve"> </w:t>
    </w:r>
    <w:r w:rsidR="00B511C2" w:rsidRPr="00113BBA">
      <w:rPr>
        <w:lang w:val="en-US"/>
      </w:rPr>
      <w:tab/>
    </w:r>
    <w:r w:rsidR="0087101A">
      <w:rPr>
        <w:i/>
        <w:lang w:val="en-US"/>
      </w:rPr>
      <w:t>22</w:t>
    </w:r>
    <w:r w:rsidR="00B511C2" w:rsidRPr="00F2434E">
      <w:rPr>
        <w:i/>
        <w:vertAlign w:val="superscript"/>
        <w:lang w:val="en-US"/>
      </w:rPr>
      <w:t>th</w:t>
    </w:r>
    <w:r w:rsidR="00B511C2" w:rsidRPr="00F2434E">
      <w:rPr>
        <w:i/>
        <w:lang w:val="en-US"/>
      </w:rPr>
      <w:t xml:space="preserve"> Ann. Meet. Ger. Chapter Int. Soc. </w:t>
    </w:r>
    <w:proofErr w:type="spellStart"/>
    <w:r w:rsidR="00B511C2" w:rsidRPr="00F2434E">
      <w:rPr>
        <w:i/>
        <w:lang w:val="en-US"/>
      </w:rPr>
      <w:t>Magn</w:t>
    </w:r>
    <w:proofErr w:type="spellEnd"/>
    <w:r w:rsidR="00B511C2" w:rsidRPr="00F2434E">
      <w:rPr>
        <w:i/>
        <w:lang w:val="en-US"/>
      </w:rPr>
      <w:t xml:space="preserve">. </w:t>
    </w:r>
    <w:proofErr w:type="spellStart"/>
    <w:r w:rsidR="00B511C2" w:rsidRPr="00F2434E">
      <w:rPr>
        <w:i/>
        <w:lang w:val="en-US"/>
      </w:rPr>
      <w:t>Reson</w:t>
    </w:r>
    <w:proofErr w:type="spellEnd"/>
    <w:r w:rsidR="00B511C2" w:rsidRPr="00F2434E">
      <w:rPr>
        <w:i/>
        <w:lang w:val="en-US"/>
      </w:rPr>
      <w:t>. Med. 201</w:t>
    </w:r>
    <w:r w:rsidR="0087101A">
      <w:rPr>
        <w:i/>
        <w:lang w:val="en-US"/>
      </w:rPr>
      <w:t>9</w:t>
    </w:r>
    <w:r w:rsidR="00B511C2" w:rsidRPr="00F2434E">
      <w:rPr>
        <w:i/>
        <w:lang w:val="en-US"/>
      </w:rPr>
      <w:t xml:space="preserve">, </w:t>
    </w:r>
    <w:r w:rsidR="0087101A">
      <w:rPr>
        <w:i/>
        <w:lang w:val="en-US"/>
      </w:rPr>
      <w:t>Kiel</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F48DB" w:rsidRDefault="009F48DB" w:rsidP="0071144B">
      <w:pPr>
        <w:spacing w:after="0"/>
      </w:pPr>
      <w:r>
        <w:separator/>
      </w:r>
    </w:p>
  </w:footnote>
  <w:footnote w:type="continuationSeparator" w:id="0">
    <w:p w:rsidR="009F48DB" w:rsidRDefault="009F48DB" w:rsidP="0071144B">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47CEB" w:rsidRDefault="0071144B" w:rsidP="00447CEB">
    <w:pPr>
      <w:pStyle w:val="Header"/>
    </w:pPr>
    <w:r w:rsidRPr="00113BBA">
      <w:t xml:space="preserve">Erstautor </w:t>
    </w:r>
    <w:r w:rsidRPr="00113BBA">
      <w:rPr>
        <w:i/>
      </w:rPr>
      <w:t>et. al.</w:t>
    </w:r>
    <w:r w:rsidRPr="00113BBA">
      <w:t>, Titel.</w:t>
    </w:r>
  </w:p>
  <w:p w:rsidR="00447CEB" w:rsidRDefault="00447CEB" w:rsidP="00447CE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47CEB" w:rsidRPr="00113BBA" w:rsidRDefault="00B511C2" w:rsidP="00447CEB">
    <w:pPr>
      <w:pStyle w:val="Header"/>
      <w:jc w:val="right"/>
    </w:pPr>
    <w:r w:rsidRPr="00113BBA">
      <w:t xml:space="preserve">Erstautor </w:t>
    </w:r>
    <w:r w:rsidRPr="00113BBA">
      <w:rPr>
        <w:i/>
      </w:rPr>
      <w:t>et. al.</w:t>
    </w:r>
    <w:r w:rsidRPr="00113BBA">
      <w:t>, Titel.</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47CEB" w:rsidRPr="00113BBA" w:rsidRDefault="00B511C2" w:rsidP="0071144B">
    <w:pPr>
      <w:pStyle w:val="Header"/>
      <w:jc w:val="left"/>
    </w:pPr>
    <w:r w:rsidRPr="00113BBA">
      <w:t xml:space="preserve">Erstautor </w:t>
    </w:r>
    <w:r w:rsidRPr="00113BBA">
      <w:rPr>
        <w:i/>
      </w:rPr>
      <w:t>et. al.</w:t>
    </w:r>
    <w:r w:rsidRPr="00113BBA">
      <w:t>, Titel.</w: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1144B" w:rsidRDefault="0071144B" w:rsidP="0071144B">
    <w:pPr>
      <w:pStyle w:val="Header"/>
      <w:jc w:val="right"/>
    </w:pPr>
    <w:r w:rsidRPr="00113BBA">
      <w:t xml:space="preserve">Erstautor </w:t>
    </w:r>
    <w:r w:rsidRPr="00113BBA">
      <w:rPr>
        <w:i/>
      </w:rPr>
      <w:t>et. al.</w:t>
    </w:r>
    <w:r>
      <w:t>, Titel</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4BF4E46"/>
    <w:multiLevelType w:val="hybridMultilevel"/>
    <w:tmpl w:val="9496D814"/>
    <w:lvl w:ilvl="0" w:tplc="04070001">
      <w:start w:val="1"/>
      <w:numFmt w:val="bullet"/>
      <w:lvlText w:val=""/>
      <w:lvlJc w:val="left"/>
      <w:pPr>
        <w:ind w:left="540" w:hanging="360"/>
      </w:pPr>
      <w:rPr>
        <w:rFonts w:ascii="Symbol" w:hAnsi="Symbol" w:hint="default"/>
      </w:rPr>
    </w:lvl>
    <w:lvl w:ilvl="1" w:tplc="04070003" w:tentative="1">
      <w:start w:val="1"/>
      <w:numFmt w:val="bullet"/>
      <w:lvlText w:val="o"/>
      <w:lvlJc w:val="left"/>
      <w:pPr>
        <w:ind w:left="1260" w:hanging="360"/>
      </w:pPr>
      <w:rPr>
        <w:rFonts w:ascii="Courier New" w:hAnsi="Courier New" w:cs="Courier New" w:hint="default"/>
      </w:rPr>
    </w:lvl>
    <w:lvl w:ilvl="2" w:tplc="04070005" w:tentative="1">
      <w:start w:val="1"/>
      <w:numFmt w:val="bullet"/>
      <w:lvlText w:val=""/>
      <w:lvlJc w:val="left"/>
      <w:pPr>
        <w:ind w:left="1980" w:hanging="360"/>
      </w:pPr>
      <w:rPr>
        <w:rFonts w:ascii="Wingdings" w:hAnsi="Wingdings" w:hint="default"/>
      </w:rPr>
    </w:lvl>
    <w:lvl w:ilvl="3" w:tplc="04070001" w:tentative="1">
      <w:start w:val="1"/>
      <w:numFmt w:val="bullet"/>
      <w:lvlText w:val=""/>
      <w:lvlJc w:val="left"/>
      <w:pPr>
        <w:ind w:left="2700" w:hanging="360"/>
      </w:pPr>
      <w:rPr>
        <w:rFonts w:ascii="Symbol" w:hAnsi="Symbol" w:hint="default"/>
      </w:rPr>
    </w:lvl>
    <w:lvl w:ilvl="4" w:tplc="04070003" w:tentative="1">
      <w:start w:val="1"/>
      <w:numFmt w:val="bullet"/>
      <w:lvlText w:val="o"/>
      <w:lvlJc w:val="left"/>
      <w:pPr>
        <w:ind w:left="3420" w:hanging="360"/>
      </w:pPr>
      <w:rPr>
        <w:rFonts w:ascii="Courier New" w:hAnsi="Courier New" w:cs="Courier New" w:hint="default"/>
      </w:rPr>
    </w:lvl>
    <w:lvl w:ilvl="5" w:tplc="04070005" w:tentative="1">
      <w:start w:val="1"/>
      <w:numFmt w:val="bullet"/>
      <w:lvlText w:val=""/>
      <w:lvlJc w:val="left"/>
      <w:pPr>
        <w:ind w:left="4140" w:hanging="360"/>
      </w:pPr>
      <w:rPr>
        <w:rFonts w:ascii="Wingdings" w:hAnsi="Wingdings" w:hint="default"/>
      </w:rPr>
    </w:lvl>
    <w:lvl w:ilvl="6" w:tplc="04070001" w:tentative="1">
      <w:start w:val="1"/>
      <w:numFmt w:val="bullet"/>
      <w:lvlText w:val=""/>
      <w:lvlJc w:val="left"/>
      <w:pPr>
        <w:ind w:left="4860" w:hanging="360"/>
      </w:pPr>
      <w:rPr>
        <w:rFonts w:ascii="Symbol" w:hAnsi="Symbol" w:hint="default"/>
      </w:rPr>
    </w:lvl>
    <w:lvl w:ilvl="7" w:tplc="04070003" w:tentative="1">
      <w:start w:val="1"/>
      <w:numFmt w:val="bullet"/>
      <w:lvlText w:val="o"/>
      <w:lvlJc w:val="left"/>
      <w:pPr>
        <w:ind w:left="5580" w:hanging="360"/>
      </w:pPr>
      <w:rPr>
        <w:rFonts w:ascii="Courier New" w:hAnsi="Courier New" w:cs="Courier New" w:hint="default"/>
      </w:rPr>
    </w:lvl>
    <w:lvl w:ilvl="8" w:tplc="04070005" w:tentative="1">
      <w:start w:val="1"/>
      <w:numFmt w:val="bullet"/>
      <w:lvlText w:val=""/>
      <w:lvlJc w:val="left"/>
      <w:pPr>
        <w:ind w:left="630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08"/>
  <w:hyphenationZone w:val="425"/>
  <w:evenAndOddHeaders/>
  <w:drawingGridHorizontalSpacing w:val="100"/>
  <w:displayHorizontalDrawingGridEvery w:val="2"/>
  <w:characterSpacingControl w:val="doNotCompress"/>
  <w:hdrShapeDefaults>
    <o:shapedefaults v:ext="edit" spidmax="716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1144B"/>
    <w:rsid w:val="0000356E"/>
    <w:rsid w:val="00005018"/>
    <w:rsid w:val="000114C1"/>
    <w:rsid w:val="000124CA"/>
    <w:rsid w:val="000155F8"/>
    <w:rsid w:val="0001575E"/>
    <w:rsid w:val="00025EA7"/>
    <w:rsid w:val="00027884"/>
    <w:rsid w:val="00035615"/>
    <w:rsid w:val="00035663"/>
    <w:rsid w:val="0003700A"/>
    <w:rsid w:val="00046296"/>
    <w:rsid w:val="00046F66"/>
    <w:rsid w:val="0005104C"/>
    <w:rsid w:val="00051923"/>
    <w:rsid w:val="00056540"/>
    <w:rsid w:val="00056954"/>
    <w:rsid w:val="00057567"/>
    <w:rsid w:val="00061C32"/>
    <w:rsid w:val="00065530"/>
    <w:rsid w:val="00067462"/>
    <w:rsid w:val="00067C10"/>
    <w:rsid w:val="00076332"/>
    <w:rsid w:val="00082D7D"/>
    <w:rsid w:val="00083459"/>
    <w:rsid w:val="00083485"/>
    <w:rsid w:val="00087573"/>
    <w:rsid w:val="00091E26"/>
    <w:rsid w:val="00094CC8"/>
    <w:rsid w:val="0009756C"/>
    <w:rsid w:val="000A1516"/>
    <w:rsid w:val="000A3DCC"/>
    <w:rsid w:val="000A3EFD"/>
    <w:rsid w:val="000A4F87"/>
    <w:rsid w:val="000A56E4"/>
    <w:rsid w:val="000A727F"/>
    <w:rsid w:val="000A7B33"/>
    <w:rsid w:val="000B0F7A"/>
    <w:rsid w:val="000B0FA9"/>
    <w:rsid w:val="000B183E"/>
    <w:rsid w:val="000B7888"/>
    <w:rsid w:val="000C30F0"/>
    <w:rsid w:val="000C3744"/>
    <w:rsid w:val="000D6679"/>
    <w:rsid w:val="000E2F06"/>
    <w:rsid w:val="000E3AA4"/>
    <w:rsid w:val="000E3C9D"/>
    <w:rsid w:val="000E3FCB"/>
    <w:rsid w:val="000E4728"/>
    <w:rsid w:val="000E5911"/>
    <w:rsid w:val="000E6416"/>
    <w:rsid w:val="000F019D"/>
    <w:rsid w:val="000F0677"/>
    <w:rsid w:val="000F1D0A"/>
    <w:rsid w:val="000F1F20"/>
    <w:rsid w:val="000F68E7"/>
    <w:rsid w:val="000F79AD"/>
    <w:rsid w:val="00104EC7"/>
    <w:rsid w:val="00107200"/>
    <w:rsid w:val="00114CE7"/>
    <w:rsid w:val="001173FC"/>
    <w:rsid w:val="001222DE"/>
    <w:rsid w:val="00123BB2"/>
    <w:rsid w:val="001241B3"/>
    <w:rsid w:val="00124F83"/>
    <w:rsid w:val="00134E8E"/>
    <w:rsid w:val="0013558E"/>
    <w:rsid w:val="001361BF"/>
    <w:rsid w:val="00136EDB"/>
    <w:rsid w:val="00137FCD"/>
    <w:rsid w:val="00140FF7"/>
    <w:rsid w:val="00146AAA"/>
    <w:rsid w:val="00147193"/>
    <w:rsid w:val="0015064B"/>
    <w:rsid w:val="00150FB1"/>
    <w:rsid w:val="001527D4"/>
    <w:rsid w:val="001539DD"/>
    <w:rsid w:val="001553D1"/>
    <w:rsid w:val="0015580F"/>
    <w:rsid w:val="00165BFF"/>
    <w:rsid w:val="00167445"/>
    <w:rsid w:val="00167572"/>
    <w:rsid w:val="0017117F"/>
    <w:rsid w:val="00172DD8"/>
    <w:rsid w:val="00172F48"/>
    <w:rsid w:val="00172FAC"/>
    <w:rsid w:val="00174814"/>
    <w:rsid w:val="00181D3B"/>
    <w:rsid w:val="001938DE"/>
    <w:rsid w:val="00193C5B"/>
    <w:rsid w:val="001943F9"/>
    <w:rsid w:val="001A0789"/>
    <w:rsid w:val="001A1DC0"/>
    <w:rsid w:val="001A4E69"/>
    <w:rsid w:val="001A7B81"/>
    <w:rsid w:val="001B0B49"/>
    <w:rsid w:val="001B35CF"/>
    <w:rsid w:val="001C12F8"/>
    <w:rsid w:val="001C1BE9"/>
    <w:rsid w:val="001C6AD9"/>
    <w:rsid w:val="001D082C"/>
    <w:rsid w:val="001D1D3D"/>
    <w:rsid w:val="001E3D83"/>
    <w:rsid w:val="001F1CD9"/>
    <w:rsid w:val="001F444F"/>
    <w:rsid w:val="001F595A"/>
    <w:rsid w:val="001F7C10"/>
    <w:rsid w:val="00201551"/>
    <w:rsid w:val="00204631"/>
    <w:rsid w:val="00204B81"/>
    <w:rsid w:val="002064A5"/>
    <w:rsid w:val="00215F30"/>
    <w:rsid w:val="002169F3"/>
    <w:rsid w:val="00217CF9"/>
    <w:rsid w:val="00221E30"/>
    <w:rsid w:val="00223E1C"/>
    <w:rsid w:val="002259B3"/>
    <w:rsid w:val="00225CB7"/>
    <w:rsid w:val="0022608B"/>
    <w:rsid w:val="0022737F"/>
    <w:rsid w:val="0023264F"/>
    <w:rsid w:val="0023386E"/>
    <w:rsid w:val="002426E5"/>
    <w:rsid w:val="00242942"/>
    <w:rsid w:val="002464DB"/>
    <w:rsid w:val="0024677C"/>
    <w:rsid w:val="00246870"/>
    <w:rsid w:val="00255CC1"/>
    <w:rsid w:val="00260D40"/>
    <w:rsid w:val="00262D94"/>
    <w:rsid w:val="00266904"/>
    <w:rsid w:val="00266AAB"/>
    <w:rsid w:val="0026705E"/>
    <w:rsid w:val="0027186C"/>
    <w:rsid w:val="00275F2A"/>
    <w:rsid w:val="002810EF"/>
    <w:rsid w:val="00284ED6"/>
    <w:rsid w:val="00286955"/>
    <w:rsid w:val="00290658"/>
    <w:rsid w:val="0029451C"/>
    <w:rsid w:val="00294ADB"/>
    <w:rsid w:val="00296A45"/>
    <w:rsid w:val="0029754F"/>
    <w:rsid w:val="002A3116"/>
    <w:rsid w:val="002A50E6"/>
    <w:rsid w:val="002A66A8"/>
    <w:rsid w:val="002B1AB4"/>
    <w:rsid w:val="002B615D"/>
    <w:rsid w:val="002C3234"/>
    <w:rsid w:val="002C3278"/>
    <w:rsid w:val="002C64AC"/>
    <w:rsid w:val="002C7EA1"/>
    <w:rsid w:val="002D00DB"/>
    <w:rsid w:val="002D132C"/>
    <w:rsid w:val="002D4057"/>
    <w:rsid w:val="002E0536"/>
    <w:rsid w:val="002E09A8"/>
    <w:rsid w:val="002E1ABC"/>
    <w:rsid w:val="002E3CB4"/>
    <w:rsid w:val="002E3F97"/>
    <w:rsid w:val="002E5054"/>
    <w:rsid w:val="002E75EF"/>
    <w:rsid w:val="002F103A"/>
    <w:rsid w:val="002F1786"/>
    <w:rsid w:val="002F3383"/>
    <w:rsid w:val="002F3E5D"/>
    <w:rsid w:val="002F47B5"/>
    <w:rsid w:val="003035A3"/>
    <w:rsid w:val="00307639"/>
    <w:rsid w:val="00312C8B"/>
    <w:rsid w:val="003144AC"/>
    <w:rsid w:val="0031489D"/>
    <w:rsid w:val="0031557D"/>
    <w:rsid w:val="00323D6E"/>
    <w:rsid w:val="00326163"/>
    <w:rsid w:val="00326221"/>
    <w:rsid w:val="003305F0"/>
    <w:rsid w:val="003312F3"/>
    <w:rsid w:val="0033508B"/>
    <w:rsid w:val="00336411"/>
    <w:rsid w:val="003366CB"/>
    <w:rsid w:val="00340435"/>
    <w:rsid w:val="00340BAC"/>
    <w:rsid w:val="00341578"/>
    <w:rsid w:val="00344556"/>
    <w:rsid w:val="0034786B"/>
    <w:rsid w:val="00347C46"/>
    <w:rsid w:val="00351323"/>
    <w:rsid w:val="00353D66"/>
    <w:rsid w:val="003543A4"/>
    <w:rsid w:val="00354B0B"/>
    <w:rsid w:val="00361E7C"/>
    <w:rsid w:val="0036313D"/>
    <w:rsid w:val="00364410"/>
    <w:rsid w:val="0036546E"/>
    <w:rsid w:val="003663B1"/>
    <w:rsid w:val="00367AC6"/>
    <w:rsid w:val="00373744"/>
    <w:rsid w:val="00374C10"/>
    <w:rsid w:val="00375945"/>
    <w:rsid w:val="00381CAA"/>
    <w:rsid w:val="0038784D"/>
    <w:rsid w:val="00394850"/>
    <w:rsid w:val="00397566"/>
    <w:rsid w:val="003A0636"/>
    <w:rsid w:val="003A4E1B"/>
    <w:rsid w:val="003B0509"/>
    <w:rsid w:val="003B19FC"/>
    <w:rsid w:val="003B3148"/>
    <w:rsid w:val="003B3B44"/>
    <w:rsid w:val="003B4A2D"/>
    <w:rsid w:val="003B5015"/>
    <w:rsid w:val="003C15B9"/>
    <w:rsid w:val="003C4875"/>
    <w:rsid w:val="003C4E04"/>
    <w:rsid w:val="003C5272"/>
    <w:rsid w:val="003D25B6"/>
    <w:rsid w:val="003D2D62"/>
    <w:rsid w:val="003D52AB"/>
    <w:rsid w:val="003D6F37"/>
    <w:rsid w:val="003D6F77"/>
    <w:rsid w:val="003D7F7B"/>
    <w:rsid w:val="003E0561"/>
    <w:rsid w:val="003E2C23"/>
    <w:rsid w:val="003E3000"/>
    <w:rsid w:val="003F268A"/>
    <w:rsid w:val="003F53FC"/>
    <w:rsid w:val="003F5690"/>
    <w:rsid w:val="00400648"/>
    <w:rsid w:val="00402FFE"/>
    <w:rsid w:val="0040367F"/>
    <w:rsid w:val="004053A4"/>
    <w:rsid w:val="0040704D"/>
    <w:rsid w:val="00407DE4"/>
    <w:rsid w:val="00414BE3"/>
    <w:rsid w:val="0042208B"/>
    <w:rsid w:val="00426811"/>
    <w:rsid w:val="00426A32"/>
    <w:rsid w:val="00427CB0"/>
    <w:rsid w:val="00427CEE"/>
    <w:rsid w:val="004316F5"/>
    <w:rsid w:val="00431B54"/>
    <w:rsid w:val="004322AC"/>
    <w:rsid w:val="00432389"/>
    <w:rsid w:val="004366A7"/>
    <w:rsid w:val="00436FA2"/>
    <w:rsid w:val="0044097D"/>
    <w:rsid w:val="00445F9E"/>
    <w:rsid w:val="00446A36"/>
    <w:rsid w:val="00447CEB"/>
    <w:rsid w:val="00447DEC"/>
    <w:rsid w:val="0045124A"/>
    <w:rsid w:val="004526AC"/>
    <w:rsid w:val="00452B77"/>
    <w:rsid w:val="0045328B"/>
    <w:rsid w:val="00462F2F"/>
    <w:rsid w:val="00463983"/>
    <w:rsid w:val="00465C90"/>
    <w:rsid w:val="00470626"/>
    <w:rsid w:val="00472436"/>
    <w:rsid w:val="00473226"/>
    <w:rsid w:val="00473A79"/>
    <w:rsid w:val="00476FBE"/>
    <w:rsid w:val="004801B9"/>
    <w:rsid w:val="00482706"/>
    <w:rsid w:val="00484C59"/>
    <w:rsid w:val="00486862"/>
    <w:rsid w:val="00487C85"/>
    <w:rsid w:val="00490771"/>
    <w:rsid w:val="00492B8F"/>
    <w:rsid w:val="0049353B"/>
    <w:rsid w:val="004946D7"/>
    <w:rsid w:val="004A281C"/>
    <w:rsid w:val="004A486E"/>
    <w:rsid w:val="004B3D48"/>
    <w:rsid w:val="004B60F7"/>
    <w:rsid w:val="004C3E25"/>
    <w:rsid w:val="004C4485"/>
    <w:rsid w:val="004C5D68"/>
    <w:rsid w:val="004C7259"/>
    <w:rsid w:val="004C7A68"/>
    <w:rsid w:val="004D33CC"/>
    <w:rsid w:val="004E3D57"/>
    <w:rsid w:val="004E40B2"/>
    <w:rsid w:val="004E5F58"/>
    <w:rsid w:val="004E7AE2"/>
    <w:rsid w:val="004F1649"/>
    <w:rsid w:val="004F2DFE"/>
    <w:rsid w:val="0051049A"/>
    <w:rsid w:val="00511B37"/>
    <w:rsid w:val="005232D5"/>
    <w:rsid w:val="00533CC6"/>
    <w:rsid w:val="005431EC"/>
    <w:rsid w:val="00545C1B"/>
    <w:rsid w:val="00547B4D"/>
    <w:rsid w:val="0055645D"/>
    <w:rsid w:val="00562101"/>
    <w:rsid w:val="00563C09"/>
    <w:rsid w:val="00563DDB"/>
    <w:rsid w:val="00573457"/>
    <w:rsid w:val="00575D89"/>
    <w:rsid w:val="005803F9"/>
    <w:rsid w:val="00581075"/>
    <w:rsid w:val="00581382"/>
    <w:rsid w:val="005954D7"/>
    <w:rsid w:val="00596058"/>
    <w:rsid w:val="0059694D"/>
    <w:rsid w:val="005A7D69"/>
    <w:rsid w:val="005B0563"/>
    <w:rsid w:val="005B1717"/>
    <w:rsid w:val="005B1A60"/>
    <w:rsid w:val="005C4E9F"/>
    <w:rsid w:val="005D0966"/>
    <w:rsid w:val="005D4817"/>
    <w:rsid w:val="005D530C"/>
    <w:rsid w:val="005D5852"/>
    <w:rsid w:val="005D5E98"/>
    <w:rsid w:val="005E0881"/>
    <w:rsid w:val="005E0B6C"/>
    <w:rsid w:val="005E4682"/>
    <w:rsid w:val="005E55B9"/>
    <w:rsid w:val="005F03E0"/>
    <w:rsid w:val="005F1796"/>
    <w:rsid w:val="005F2D66"/>
    <w:rsid w:val="005F75D5"/>
    <w:rsid w:val="00602473"/>
    <w:rsid w:val="00603144"/>
    <w:rsid w:val="00614A75"/>
    <w:rsid w:val="00616498"/>
    <w:rsid w:val="00616CD1"/>
    <w:rsid w:val="006220D2"/>
    <w:rsid w:val="00625D3F"/>
    <w:rsid w:val="00634CDB"/>
    <w:rsid w:val="006359F9"/>
    <w:rsid w:val="00635F47"/>
    <w:rsid w:val="006374CB"/>
    <w:rsid w:val="0064096A"/>
    <w:rsid w:val="00640ACC"/>
    <w:rsid w:val="0064401A"/>
    <w:rsid w:val="0064540B"/>
    <w:rsid w:val="00646EE9"/>
    <w:rsid w:val="00650360"/>
    <w:rsid w:val="0065081E"/>
    <w:rsid w:val="006508EF"/>
    <w:rsid w:val="00651B40"/>
    <w:rsid w:val="00652043"/>
    <w:rsid w:val="006544B2"/>
    <w:rsid w:val="006568E3"/>
    <w:rsid w:val="006609EC"/>
    <w:rsid w:val="006677E0"/>
    <w:rsid w:val="00667903"/>
    <w:rsid w:val="0067061B"/>
    <w:rsid w:val="0068065A"/>
    <w:rsid w:val="00684465"/>
    <w:rsid w:val="0068548A"/>
    <w:rsid w:val="006859BC"/>
    <w:rsid w:val="00685F06"/>
    <w:rsid w:val="006902C4"/>
    <w:rsid w:val="00692C88"/>
    <w:rsid w:val="00696619"/>
    <w:rsid w:val="006977D3"/>
    <w:rsid w:val="006A183A"/>
    <w:rsid w:val="006B0797"/>
    <w:rsid w:val="006B0DCC"/>
    <w:rsid w:val="006B20AF"/>
    <w:rsid w:val="006C1380"/>
    <w:rsid w:val="006C34FD"/>
    <w:rsid w:val="006C3BD5"/>
    <w:rsid w:val="006C3F34"/>
    <w:rsid w:val="006C6A05"/>
    <w:rsid w:val="006C771C"/>
    <w:rsid w:val="006D4927"/>
    <w:rsid w:val="006E0199"/>
    <w:rsid w:val="006F1E61"/>
    <w:rsid w:val="006F1F2F"/>
    <w:rsid w:val="006F4903"/>
    <w:rsid w:val="006F7325"/>
    <w:rsid w:val="006F7E75"/>
    <w:rsid w:val="007023CF"/>
    <w:rsid w:val="00702405"/>
    <w:rsid w:val="00702973"/>
    <w:rsid w:val="00704E8C"/>
    <w:rsid w:val="00705145"/>
    <w:rsid w:val="007109AD"/>
    <w:rsid w:val="007111FB"/>
    <w:rsid w:val="0071144B"/>
    <w:rsid w:val="00711FC0"/>
    <w:rsid w:val="00712834"/>
    <w:rsid w:val="00723759"/>
    <w:rsid w:val="00723AE5"/>
    <w:rsid w:val="007317AB"/>
    <w:rsid w:val="007327C1"/>
    <w:rsid w:val="00734521"/>
    <w:rsid w:val="00734D2A"/>
    <w:rsid w:val="00742313"/>
    <w:rsid w:val="0074577C"/>
    <w:rsid w:val="007516F6"/>
    <w:rsid w:val="00752F33"/>
    <w:rsid w:val="007620EA"/>
    <w:rsid w:val="00764EC2"/>
    <w:rsid w:val="00766CF5"/>
    <w:rsid w:val="00772BF4"/>
    <w:rsid w:val="0077357F"/>
    <w:rsid w:val="0077521A"/>
    <w:rsid w:val="00780A14"/>
    <w:rsid w:val="00784330"/>
    <w:rsid w:val="00784A4D"/>
    <w:rsid w:val="00791195"/>
    <w:rsid w:val="007938A0"/>
    <w:rsid w:val="007A3308"/>
    <w:rsid w:val="007A5749"/>
    <w:rsid w:val="007A61F2"/>
    <w:rsid w:val="007B1764"/>
    <w:rsid w:val="007B1FC6"/>
    <w:rsid w:val="007C31E0"/>
    <w:rsid w:val="007C4691"/>
    <w:rsid w:val="007C4D72"/>
    <w:rsid w:val="007C5CE0"/>
    <w:rsid w:val="007C6ECB"/>
    <w:rsid w:val="007C78F9"/>
    <w:rsid w:val="007D010F"/>
    <w:rsid w:val="007D59EB"/>
    <w:rsid w:val="007D761C"/>
    <w:rsid w:val="007E22B5"/>
    <w:rsid w:val="007E6A7A"/>
    <w:rsid w:val="007E6E1B"/>
    <w:rsid w:val="007F2499"/>
    <w:rsid w:val="007F4588"/>
    <w:rsid w:val="007F6D36"/>
    <w:rsid w:val="00810056"/>
    <w:rsid w:val="00816DE7"/>
    <w:rsid w:val="00830AC6"/>
    <w:rsid w:val="00831758"/>
    <w:rsid w:val="00834A5E"/>
    <w:rsid w:val="008401AE"/>
    <w:rsid w:val="008433E6"/>
    <w:rsid w:val="008466E4"/>
    <w:rsid w:val="00850CA0"/>
    <w:rsid w:val="0085283C"/>
    <w:rsid w:val="00855802"/>
    <w:rsid w:val="00861756"/>
    <w:rsid w:val="008640BE"/>
    <w:rsid w:val="0086547A"/>
    <w:rsid w:val="0087101A"/>
    <w:rsid w:val="00872F04"/>
    <w:rsid w:val="00874382"/>
    <w:rsid w:val="008745EB"/>
    <w:rsid w:val="00877C19"/>
    <w:rsid w:val="00881F57"/>
    <w:rsid w:val="0088476E"/>
    <w:rsid w:val="0088539F"/>
    <w:rsid w:val="008904CD"/>
    <w:rsid w:val="0089082D"/>
    <w:rsid w:val="00894363"/>
    <w:rsid w:val="008956DC"/>
    <w:rsid w:val="00896BDC"/>
    <w:rsid w:val="008A3FE7"/>
    <w:rsid w:val="008A7E98"/>
    <w:rsid w:val="008B023E"/>
    <w:rsid w:val="008B22DE"/>
    <w:rsid w:val="008B7918"/>
    <w:rsid w:val="008C02AA"/>
    <w:rsid w:val="008C1B3F"/>
    <w:rsid w:val="008C1F40"/>
    <w:rsid w:val="008C7FCD"/>
    <w:rsid w:val="008D0267"/>
    <w:rsid w:val="008D3CA9"/>
    <w:rsid w:val="008D56DC"/>
    <w:rsid w:val="008D5AE8"/>
    <w:rsid w:val="008D75E2"/>
    <w:rsid w:val="008D78E0"/>
    <w:rsid w:val="008E1F10"/>
    <w:rsid w:val="008E59A4"/>
    <w:rsid w:val="008E7E79"/>
    <w:rsid w:val="008F1E45"/>
    <w:rsid w:val="008F2FDF"/>
    <w:rsid w:val="00901DF4"/>
    <w:rsid w:val="00903C45"/>
    <w:rsid w:val="00903E91"/>
    <w:rsid w:val="00907557"/>
    <w:rsid w:val="009075E1"/>
    <w:rsid w:val="00910690"/>
    <w:rsid w:val="009138BC"/>
    <w:rsid w:val="00913A23"/>
    <w:rsid w:val="00917EBB"/>
    <w:rsid w:val="00921D24"/>
    <w:rsid w:val="0092264D"/>
    <w:rsid w:val="009226A5"/>
    <w:rsid w:val="00922A4C"/>
    <w:rsid w:val="00923374"/>
    <w:rsid w:val="00924E0A"/>
    <w:rsid w:val="00924F2F"/>
    <w:rsid w:val="00925F03"/>
    <w:rsid w:val="00934624"/>
    <w:rsid w:val="00937F61"/>
    <w:rsid w:val="009423AD"/>
    <w:rsid w:val="00945C9F"/>
    <w:rsid w:val="00950993"/>
    <w:rsid w:val="0095235C"/>
    <w:rsid w:val="009712EA"/>
    <w:rsid w:val="00972D04"/>
    <w:rsid w:val="00972D5F"/>
    <w:rsid w:val="0097303B"/>
    <w:rsid w:val="009749C7"/>
    <w:rsid w:val="009907D0"/>
    <w:rsid w:val="00990B2B"/>
    <w:rsid w:val="009924E3"/>
    <w:rsid w:val="0099418F"/>
    <w:rsid w:val="00994D2D"/>
    <w:rsid w:val="00997CAA"/>
    <w:rsid w:val="009A0E4E"/>
    <w:rsid w:val="009A2909"/>
    <w:rsid w:val="009A36CD"/>
    <w:rsid w:val="009A3BEF"/>
    <w:rsid w:val="009A4ECF"/>
    <w:rsid w:val="009A5CE0"/>
    <w:rsid w:val="009A5E84"/>
    <w:rsid w:val="009A7A41"/>
    <w:rsid w:val="009B3EC1"/>
    <w:rsid w:val="009C1D5F"/>
    <w:rsid w:val="009C468D"/>
    <w:rsid w:val="009C6D12"/>
    <w:rsid w:val="009C79A6"/>
    <w:rsid w:val="009D1779"/>
    <w:rsid w:val="009D5DC3"/>
    <w:rsid w:val="009E0BCF"/>
    <w:rsid w:val="009E3269"/>
    <w:rsid w:val="009E3C54"/>
    <w:rsid w:val="009E5F2F"/>
    <w:rsid w:val="009F3442"/>
    <w:rsid w:val="009F48DB"/>
    <w:rsid w:val="009F4A89"/>
    <w:rsid w:val="009F68A7"/>
    <w:rsid w:val="009F723E"/>
    <w:rsid w:val="009F7E30"/>
    <w:rsid w:val="00A0008B"/>
    <w:rsid w:val="00A1285B"/>
    <w:rsid w:val="00A15C82"/>
    <w:rsid w:val="00A16040"/>
    <w:rsid w:val="00A230C9"/>
    <w:rsid w:val="00A27494"/>
    <w:rsid w:val="00A32556"/>
    <w:rsid w:val="00A325A5"/>
    <w:rsid w:val="00A334BF"/>
    <w:rsid w:val="00A40372"/>
    <w:rsid w:val="00A46B1D"/>
    <w:rsid w:val="00A50CEC"/>
    <w:rsid w:val="00A54128"/>
    <w:rsid w:val="00A56BFF"/>
    <w:rsid w:val="00A57113"/>
    <w:rsid w:val="00A578A7"/>
    <w:rsid w:val="00A62128"/>
    <w:rsid w:val="00A64548"/>
    <w:rsid w:val="00A6763C"/>
    <w:rsid w:val="00A71726"/>
    <w:rsid w:val="00A7222A"/>
    <w:rsid w:val="00A73C15"/>
    <w:rsid w:val="00A74399"/>
    <w:rsid w:val="00A763E5"/>
    <w:rsid w:val="00A81D6C"/>
    <w:rsid w:val="00A81FBE"/>
    <w:rsid w:val="00A86894"/>
    <w:rsid w:val="00A86EF8"/>
    <w:rsid w:val="00A939D4"/>
    <w:rsid w:val="00A95BDC"/>
    <w:rsid w:val="00A97ABA"/>
    <w:rsid w:val="00A97D82"/>
    <w:rsid w:val="00AA26A7"/>
    <w:rsid w:val="00AB08AA"/>
    <w:rsid w:val="00AC455E"/>
    <w:rsid w:val="00AC6C3A"/>
    <w:rsid w:val="00AC6D52"/>
    <w:rsid w:val="00AC71ED"/>
    <w:rsid w:val="00AD0A50"/>
    <w:rsid w:val="00AD10A0"/>
    <w:rsid w:val="00AD21FD"/>
    <w:rsid w:val="00AD30FA"/>
    <w:rsid w:val="00AD55B4"/>
    <w:rsid w:val="00AD670F"/>
    <w:rsid w:val="00AE0437"/>
    <w:rsid w:val="00AE76A4"/>
    <w:rsid w:val="00AE77EB"/>
    <w:rsid w:val="00AE7A0D"/>
    <w:rsid w:val="00AF48C5"/>
    <w:rsid w:val="00B011D2"/>
    <w:rsid w:val="00B02E71"/>
    <w:rsid w:val="00B059A7"/>
    <w:rsid w:val="00B10491"/>
    <w:rsid w:val="00B120A5"/>
    <w:rsid w:val="00B203EC"/>
    <w:rsid w:val="00B22382"/>
    <w:rsid w:val="00B231AD"/>
    <w:rsid w:val="00B30169"/>
    <w:rsid w:val="00B30C99"/>
    <w:rsid w:val="00B3131C"/>
    <w:rsid w:val="00B410F5"/>
    <w:rsid w:val="00B422F1"/>
    <w:rsid w:val="00B435D8"/>
    <w:rsid w:val="00B4475F"/>
    <w:rsid w:val="00B4732E"/>
    <w:rsid w:val="00B500A3"/>
    <w:rsid w:val="00B511C2"/>
    <w:rsid w:val="00B54CE7"/>
    <w:rsid w:val="00B5666A"/>
    <w:rsid w:val="00B57506"/>
    <w:rsid w:val="00B61F3A"/>
    <w:rsid w:val="00B67A26"/>
    <w:rsid w:val="00B67AB8"/>
    <w:rsid w:val="00B70C08"/>
    <w:rsid w:val="00B70C94"/>
    <w:rsid w:val="00B732CF"/>
    <w:rsid w:val="00B7392F"/>
    <w:rsid w:val="00B81916"/>
    <w:rsid w:val="00B83028"/>
    <w:rsid w:val="00B83A23"/>
    <w:rsid w:val="00B851AF"/>
    <w:rsid w:val="00B87D69"/>
    <w:rsid w:val="00B9163C"/>
    <w:rsid w:val="00B92013"/>
    <w:rsid w:val="00B936C1"/>
    <w:rsid w:val="00BA4749"/>
    <w:rsid w:val="00BA47B9"/>
    <w:rsid w:val="00BA4ECE"/>
    <w:rsid w:val="00BB1A4F"/>
    <w:rsid w:val="00BC025F"/>
    <w:rsid w:val="00BC4B96"/>
    <w:rsid w:val="00BC6A5D"/>
    <w:rsid w:val="00BD3AA1"/>
    <w:rsid w:val="00BE1732"/>
    <w:rsid w:val="00BE17C0"/>
    <w:rsid w:val="00BE3E2B"/>
    <w:rsid w:val="00C000CC"/>
    <w:rsid w:val="00C028D2"/>
    <w:rsid w:val="00C1040A"/>
    <w:rsid w:val="00C10D54"/>
    <w:rsid w:val="00C174D4"/>
    <w:rsid w:val="00C203A4"/>
    <w:rsid w:val="00C20AB1"/>
    <w:rsid w:val="00C214A7"/>
    <w:rsid w:val="00C235FA"/>
    <w:rsid w:val="00C26BD5"/>
    <w:rsid w:val="00C3060A"/>
    <w:rsid w:val="00C31314"/>
    <w:rsid w:val="00C3261F"/>
    <w:rsid w:val="00C33AFC"/>
    <w:rsid w:val="00C36DFA"/>
    <w:rsid w:val="00C36E52"/>
    <w:rsid w:val="00C431E2"/>
    <w:rsid w:val="00C4430B"/>
    <w:rsid w:val="00C4578F"/>
    <w:rsid w:val="00C46FD7"/>
    <w:rsid w:val="00C516C6"/>
    <w:rsid w:val="00C52C3F"/>
    <w:rsid w:val="00C52FAA"/>
    <w:rsid w:val="00C53B6F"/>
    <w:rsid w:val="00C54512"/>
    <w:rsid w:val="00C55230"/>
    <w:rsid w:val="00C613A5"/>
    <w:rsid w:val="00C61AA6"/>
    <w:rsid w:val="00C624BA"/>
    <w:rsid w:val="00C639A8"/>
    <w:rsid w:val="00C63EC7"/>
    <w:rsid w:val="00C65150"/>
    <w:rsid w:val="00C65C11"/>
    <w:rsid w:val="00C671E8"/>
    <w:rsid w:val="00C711A9"/>
    <w:rsid w:val="00C722EF"/>
    <w:rsid w:val="00C7436C"/>
    <w:rsid w:val="00C773A9"/>
    <w:rsid w:val="00C77453"/>
    <w:rsid w:val="00C802B1"/>
    <w:rsid w:val="00C803DC"/>
    <w:rsid w:val="00C83709"/>
    <w:rsid w:val="00C84DB7"/>
    <w:rsid w:val="00C86032"/>
    <w:rsid w:val="00C90866"/>
    <w:rsid w:val="00C94B04"/>
    <w:rsid w:val="00C967BF"/>
    <w:rsid w:val="00CA6D64"/>
    <w:rsid w:val="00CA7F2D"/>
    <w:rsid w:val="00CB3797"/>
    <w:rsid w:val="00CB3E29"/>
    <w:rsid w:val="00CD0B5D"/>
    <w:rsid w:val="00CD12BE"/>
    <w:rsid w:val="00CD4531"/>
    <w:rsid w:val="00CE0628"/>
    <w:rsid w:val="00CE183F"/>
    <w:rsid w:val="00CE32E5"/>
    <w:rsid w:val="00CE7ECF"/>
    <w:rsid w:val="00CF170E"/>
    <w:rsid w:val="00CF17B5"/>
    <w:rsid w:val="00CF2888"/>
    <w:rsid w:val="00CF64E7"/>
    <w:rsid w:val="00D0045F"/>
    <w:rsid w:val="00D051D2"/>
    <w:rsid w:val="00D0593C"/>
    <w:rsid w:val="00D077FF"/>
    <w:rsid w:val="00D10D04"/>
    <w:rsid w:val="00D111C7"/>
    <w:rsid w:val="00D11F6D"/>
    <w:rsid w:val="00D128E5"/>
    <w:rsid w:val="00D1751D"/>
    <w:rsid w:val="00D206A8"/>
    <w:rsid w:val="00D2288C"/>
    <w:rsid w:val="00D23162"/>
    <w:rsid w:val="00D27305"/>
    <w:rsid w:val="00D32140"/>
    <w:rsid w:val="00D33054"/>
    <w:rsid w:val="00D3312E"/>
    <w:rsid w:val="00D3374E"/>
    <w:rsid w:val="00D35372"/>
    <w:rsid w:val="00D414F3"/>
    <w:rsid w:val="00D4223F"/>
    <w:rsid w:val="00D42AF5"/>
    <w:rsid w:val="00D4440F"/>
    <w:rsid w:val="00D505CE"/>
    <w:rsid w:val="00D52A1A"/>
    <w:rsid w:val="00D550D5"/>
    <w:rsid w:val="00D55786"/>
    <w:rsid w:val="00D55F13"/>
    <w:rsid w:val="00D649AB"/>
    <w:rsid w:val="00D66E69"/>
    <w:rsid w:val="00D67E88"/>
    <w:rsid w:val="00D71C17"/>
    <w:rsid w:val="00D77E23"/>
    <w:rsid w:val="00D81AD9"/>
    <w:rsid w:val="00D848E6"/>
    <w:rsid w:val="00D84FE7"/>
    <w:rsid w:val="00D85C8A"/>
    <w:rsid w:val="00D860FE"/>
    <w:rsid w:val="00D86749"/>
    <w:rsid w:val="00D86F42"/>
    <w:rsid w:val="00D87203"/>
    <w:rsid w:val="00D9303B"/>
    <w:rsid w:val="00DA2FA7"/>
    <w:rsid w:val="00DB5AC1"/>
    <w:rsid w:val="00DC2475"/>
    <w:rsid w:val="00DC5030"/>
    <w:rsid w:val="00DC631D"/>
    <w:rsid w:val="00DD0322"/>
    <w:rsid w:val="00DD15AC"/>
    <w:rsid w:val="00DD258D"/>
    <w:rsid w:val="00DD4C59"/>
    <w:rsid w:val="00DD5B28"/>
    <w:rsid w:val="00DD7BC3"/>
    <w:rsid w:val="00DE1E88"/>
    <w:rsid w:val="00DE4714"/>
    <w:rsid w:val="00DE539D"/>
    <w:rsid w:val="00DE5B79"/>
    <w:rsid w:val="00DF1CBC"/>
    <w:rsid w:val="00DF28A0"/>
    <w:rsid w:val="00DF2F7D"/>
    <w:rsid w:val="00DF3BC6"/>
    <w:rsid w:val="00E039BC"/>
    <w:rsid w:val="00E112DA"/>
    <w:rsid w:val="00E13738"/>
    <w:rsid w:val="00E15F48"/>
    <w:rsid w:val="00E2733E"/>
    <w:rsid w:val="00E3021F"/>
    <w:rsid w:val="00E31EAD"/>
    <w:rsid w:val="00E425D7"/>
    <w:rsid w:val="00E430A9"/>
    <w:rsid w:val="00E5196B"/>
    <w:rsid w:val="00E535D0"/>
    <w:rsid w:val="00E5398E"/>
    <w:rsid w:val="00E54141"/>
    <w:rsid w:val="00E55565"/>
    <w:rsid w:val="00E60720"/>
    <w:rsid w:val="00E61062"/>
    <w:rsid w:val="00E636D1"/>
    <w:rsid w:val="00E651AF"/>
    <w:rsid w:val="00E66ED5"/>
    <w:rsid w:val="00E732D1"/>
    <w:rsid w:val="00E74250"/>
    <w:rsid w:val="00E75C4A"/>
    <w:rsid w:val="00E82E36"/>
    <w:rsid w:val="00E8387A"/>
    <w:rsid w:val="00E90E46"/>
    <w:rsid w:val="00E93B48"/>
    <w:rsid w:val="00E93C8B"/>
    <w:rsid w:val="00E96C2E"/>
    <w:rsid w:val="00E978A8"/>
    <w:rsid w:val="00EA3399"/>
    <w:rsid w:val="00EB236B"/>
    <w:rsid w:val="00EC329A"/>
    <w:rsid w:val="00EC367E"/>
    <w:rsid w:val="00EC4DFA"/>
    <w:rsid w:val="00EC72C6"/>
    <w:rsid w:val="00ED0480"/>
    <w:rsid w:val="00ED1039"/>
    <w:rsid w:val="00ED3A08"/>
    <w:rsid w:val="00ED6257"/>
    <w:rsid w:val="00ED7441"/>
    <w:rsid w:val="00EE015C"/>
    <w:rsid w:val="00EE1588"/>
    <w:rsid w:val="00EF0550"/>
    <w:rsid w:val="00EF1046"/>
    <w:rsid w:val="00F0166A"/>
    <w:rsid w:val="00F06C9E"/>
    <w:rsid w:val="00F1155D"/>
    <w:rsid w:val="00F117F0"/>
    <w:rsid w:val="00F209B7"/>
    <w:rsid w:val="00F2220F"/>
    <w:rsid w:val="00F23E77"/>
    <w:rsid w:val="00F305CE"/>
    <w:rsid w:val="00F311C4"/>
    <w:rsid w:val="00F31B07"/>
    <w:rsid w:val="00F321DA"/>
    <w:rsid w:val="00F35526"/>
    <w:rsid w:val="00F429F3"/>
    <w:rsid w:val="00F52F37"/>
    <w:rsid w:val="00F60266"/>
    <w:rsid w:val="00F6100B"/>
    <w:rsid w:val="00F61492"/>
    <w:rsid w:val="00F77CFB"/>
    <w:rsid w:val="00F87216"/>
    <w:rsid w:val="00F87A31"/>
    <w:rsid w:val="00F90BD9"/>
    <w:rsid w:val="00F9274E"/>
    <w:rsid w:val="00F92903"/>
    <w:rsid w:val="00F944C9"/>
    <w:rsid w:val="00F95F53"/>
    <w:rsid w:val="00FA01D5"/>
    <w:rsid w:val="00FA099A"/>
    <w:rsid w:val="00FA7CB0"/>
    <w:rsid w:val="00FB09F5"/>
    <w:rsid w:val="00FB12E4"/>
    <w:rsid w:val="00FB1906"/>
    <w:rsid w:val="00FB253F"/>
    <w:rsid w:val="00FB2ADE"/>
    <w:rsid w:val="00FB334B"/>
    <w:rsid w:val="00FB5DE0"/>
    <w:rsid w:val="00FB76AC"/>
    <w:rsid w:val="00FB79A8"/>
    <w:rsid w:val="00FC1874"/>
    <w:rsid w:val="00FC2DB1"/>
    <w:rsid w:val="00FD4B7B"/>
    <w:rsid w:val="00FE0940"/>
    <w:rsid w:val="00FE0E23"/>
    <w:rsid w:val="00FE2BD4"/>
    <w:rsid w:val="00FE3EF7"/>
    <w:rsid w:val="00FE4A53"/>
    <w:rsid w:val="00FE558A"/>
    <w:rsid w:val="00FE6EC5"/>
    <w:rsid w:val="00FF4CC4"/>
    <w:rsid w:val="00FF54E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7169"/>
    <o:shapelayout v:ext="edit">
      <o:idmap v:ext="edit" data="1"/>
    </o:shapelayout>
  </w:shapeDefaults>
  <w:decimalSymbol w:val=","/>
  <w:listSeparator w:val=";"/>
  <w15:chartTrackingRefBased/>
  <w15:docId w15:val="{5FBA55ED-121F-4E07-A1FD-AF98FB48AB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144B"/>
    <w:pPr>
      <w:spacing w:after="60"/>
      <w:ind w:firstLine="180"/>
      <w:jc w:val="both"/>
    </w:pPr>
    <w:rPr>
      <w:rFonts w:ascii="Arial" w:eastAsia="Times New Roman" w:hAnsi="Arial" w:cs="Arial"/>
      <w:kern w:val="21"/>
      <w:lang w:eastAsia="en-US"/>
    </w:rPr>
  </w:style>
  <w:style w:type="paragraph" w:styleId="Heading1">
    <w:name w:val="heading 1"/>
    <w:basedOn w:val="TAMainText"/>
    <w:next w:val="Normal"/>
    <w:link w:val="Heading1Char"/>
    <w:qFormat/>
    <w:rsid w:val="0071144B"/>
    <w:pPr>
      <w:spacing w:before="240"/>
      <w:ind w:firstLine="181"/>
      <w:outlineLvl w:val="0"/>
    </w:pPr>
    <w:rPr>
      <w:b/>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71144B"/>
    <w:rPr>
      <w:rFonts w:ascii="Arial" w:eastAsia="Times New Roman" w:hAnsi="Arial" w:cs="Arial"/>
      <w:b/>
      <w:kern w:val="21"/>
      <w:sz w:val="20"/>
      <w:szCs w:val="20"/>
    </w:rPr>
  </w:style>
  <w:style w:type="paragraph" w:styleId="Header">
    <w:name w:val="header"/>
    <w:basedOn w:val="Normal"/>
    <w:link w:val="HeaderChar"/>
    <w:uiPriority w:val="99"/>
    <w:rsid w:val="0071144B"/>
    <w:pPr>
      <w:tabs>
        <w:tab w:val="center" w:pos="4536"/>
        <w:tab w:val="right" w:pos="9072"/>
      </w:tabs>
    </w:pPr>
  </w:style>
  <w:style w:type="character" w:customStyle="1" w:styleId="HeaderChar">
    <w:name w:val="Header Char"/>
    <w:link w:val="Header"/>
    <w:uiPriority w:val="99"/>
    <w:rsid w:val="0071144B"/>
    <w:rPr>
      <w:rFonts w:ascii="Arial" w:eastAsia="Times New Roman" w:hAnsi="Arial" w:cs="Arial"/>
      <w:kern w:val="21"/>
      <w:sz w:val="20"/>
      <w:szCs w:val="20"/>
    </w:rPr>
  </w:style>
  <w:style w:type="character" w:styleId="PageNumber">
    <w:name w:val="page number"/>
    <w:basedOn w:val="DefaultParagraphFont"/>
    <w:rsid w:val="0071144B"/>
  </w:style>
  <w:style w:type="paragraph" w:styleId="ListParagraph">
    <w:name w:val="List Paragraph"/>
    <w:basedOn w:val="Normal"/>
    <w:uiPriority w:val="34"/>
    <w:qFormat/>
    <w:rsid w:val="0071144B"/>
    <w:pPr>
      <w:ind w:left="720"/>
      <w:contextualSpacing/>
    </w:pPr>
  </w:style>
  <w:style w:type="paragraph" w:customStyle="1" w:styleId="TAMainText">
    <w:name w:val="TA_Main_Text"/>
    <w:basedOn w:val="Normal"/>
    <w:autoRedefine/>
    <w:rsid w:val="0071144B"/>
    <w:rPr>
      <w:sz w:val="18"/>
    </w:rPr>
  </w:style>
  <w:style w:type="paragraph" w:customStyle="1" w:styleId="BDAbstract">
    <w:name w:val="BD_Abstract"/>
    <w:basedOn w:val="Normal"/>
    <w:next w:val="TAMainText"/>
    <w:link w:val="BDAbstractChar"/>
    <w:autoRedefine/>
    <w:rsid w:val="0071144B"/>
    <w:pPr>
      <w:pBdr>
        <w:top w:val="single" w:sz="4" w:space="1" w:color="auto"/>
        <w:bottom w:val="single" w:sz="4" w:space="1" w:color="auto"/>
      </w:pBdr>
      <w:spacing w:before="100" w:after="600"/>
    </w:pPr>
    <w:rPr>
      <w:rFonts w:ascii="Arno Pro" w:hAnsi="Arno Pro"/>
      <w:sz w:val="18"/>
      <w:lang w:val="en-US"/>
    </w:rPr>
  </w:style>
  <w:style w:type="paragraph" w:customStyle="1" w:styleId="BDAbstractTitle">
    <w:name w:val="BD_Abstract_Title"/>
    <w:basedOn w:val="BDAbstract"/>
    <w:link w:val="BDAbstractTitleChar"/>
    <w:rsid w:val="0071144B"/>
    <w:rPr>
      <w:b/>
    </w:rPr>
  </w:style>
  <w:style w:type="character" w:customStyle="1" w:styleId="BDAbstractChar">
    <w:name w:val="BD_Abstract Char"/>
    <w:link w:val="BDAbstract"/>
    <w:rsid w:val="0071144B"/>
    <w:rPr>
      <w:rFonts w:ascii="Arno Pro" w:eastAsia="Times New Roman" w:hAnsi="Arno Pro" w:cs="Arial"/>
      <w:kern w:val="21"/>
      <w:sz w:val="18"/>
      <w:szCs w:val="20"/>
      <w:lang w:val="en-US"/>
    </w:rPr>
  </w:style>
  <w:style w:type="character" w:customStyle="1" w:styleId="BDAbstractTitleChar">
    <w:name w:val="BD_Abstract_Title Char"/>
    <w:link w:val="BDAbstractTitle"/>
    <w:rsid w:val="0071144B"/>
    <w:rPr>
      <w:rFonts w:ascii="Arno Pro" w:eastAsia="Times New Roman" w:hAnsi="Arno Pro" w:cs="Arial"/>
      <w:b/>
      <w:kern w:val="21"/>
      <w:sz w:val="18"/>
      <w:szCs w:val="20"/>
      <w:lang w:val="en-US"/>
    </w:rPr>
  </w:style>
  <w:style w:type="paragraph" w:styleId="Bibliography">
    <w:name w:val="Bibliography"/>
    <w:basedOn w:val="Normal"/>
    <w:next w:val="Normal"/>
    <w:uiPriority w:val="37"/>
    <w:unhideWhenUsed/>
    <w:rsid w:val="0071144B"/>
    <w:pPr>
      <w:spacing w:after="240"/>
      <w:ind w:firstLine="0"/>
    </w:pPr>
  </w:style>
  <w:style w:type="paragraph" w:customStyle="1" w:styleId="Erstautor">
    <w:name w:val="Erstautor"/>
    <w:basedOn w:val="Normal"/>
    <w:link w:val="ErstautorZchn"/>
    <w:qFormat/>
    <w:rsid w:val="0071144B"/>
    <w:pPr>
      <w:spacing w:after="180"/>
      <w:jc w:val="left"/>
    </w:pPr>
    <w:rPr>
      <w:rFonts w:ascii="Arno Pro" w:hAnsi="Arno Pro"/>
      <w:kern w:val="26"/>
    </w:rPr>
  </w:style>
  <w:style w:type="paragraph" w:styleId="Title">
    <w:name w:val="Title"/>
    <w:basedOn w:val="Normal"/>
    <w:next w:val="Normal"/>
    <w:link w:val="TitleChar"/>
    <w:qFormat/>
    <w:rsid w:val="0071144B"/>
    <w:pPr>
      <w:spacing w:before="240" w:after="180"/>
    </w:pPr>
    <w:rPr>
      <w:rFonts w:ascii="Myriad Pro Light" w:hAnsi="Myriad Pro Light"/>
      <w:b/>
      <w:i/>
      <w:kern w:val="36"/>
      <w:sz w:val="34"/>
    </w:rPr>
  </w:style>
  <w:style w:type="character" w:customStyle="1" w:styleId="TitleChar">
    <w:name w:val="Title Char"/>
    <w:link w:val="Title"/>
    <w:rsid w:val="0071144B"/>
    <w:rPr>
      <w:rFonts w:ascii="Myriad Pro Light" w:eastAsia="Times New Roman" w:hAnsi="Myriad Pro Light" w:cs="Arial"/>
      <w:b/>
      <w:i/>
      <w:kern w:val="36"/>
      <w:sz w:val="34"/>
      <w:szCs w:val="20"/>
    </w:rPr>
  </w:style>
  <w:style w:type="character" w:customStyle="1" w:styleId="ErstautorZchn">
    <w:name w:val="Erstautor Zchn"/>
    <w:link w:val="Erstautor"/>
    <w:rsid w:val="0071144B"/>
    <w:rPr>
      <w:rFonts w:ascii="Arno Pro" w:eastAsia="Times New Roman" w:hAnsi="Arno Pro" w:cs="Arial"/>
      <w:kern w:val="26"/>
      <w:sz w:val="20"/>
      <w:szCs w:val="20"/>
    </w:rPr>
  </w:style>
  <w:style w:type="paragraph" w:customStyle="1" w:styleId="affiliations">
    <w:name w:val="affiliations"/>
    <w:basedOn w:val="Normal"/>
    <w:link w:val="affiliationsZchn"/>
    <w:qFormat/>
    <w:rsid w:val="0071144B"/>
    <w:pPr>
      <w:ind w:firstLine="0"/>
      <w:jc w:val="left"/>
    </w:pPr>
    <w:rPr>
      <w:rFonts w:ascii="Arno Pro" w:hAnsi="Arno Pro"/>
      <w:kern w:val="22"/>
      <w:vertAlign w:val="superscript"/>
      <w:lang w:val="en-US"/>
    </w:rPr>
  </w:style>
  <w:style w:type="character" w:customStyle="1" w:styleId="affiliationsZchn">
    <w:name w:val="affiliations Zchn"/>
    <w:link w:val="affiliations"/>
    <w:rsid w:val="0071144B"/>
    <w:rPr>
      <w:rFonts w:ascii="Arno Pro" w:eastAsia="Times New Roman" w:hAnsi="Arno Pro" w:cs="Arial"/>
      <w:kern w:val="22"/>
      <w:sz w:val="20"/>
      <w:szCs w:val="20"/>
      <w:vertAlign w:val="superscript"/>
      <w:lang w:val="en-US"/>
    </w:rPr>
  </w:style>
  <w:style w:type="paragraph" w:styleId="BalloonText">
    <w:name w:val="Balloon Text"/>
    <w:basedOn w:val="Normal"/>
    <w:link w:val="BalloonTextChar"/>
    <w:uiPriority w:val="99"/>
    <w:semiHidden/>
    <w:unhideWhenUsed/>
    <w:rsid w:val="0071144B"/>
    <w:pPr>
      <w:spacing w:after="0"/>
    </w:pPr>
    <w:rPr>
      <w:rFonts w:ascii="Tahoma" w:hAnsi="Tahoma" w:cs="Tahoma"/>
      <w:sz w:val="16"/>
      <w:szCs w:val="16"/>
    </w:rPr>
  </w:style>
  <w:style w:type="character" w:customStyle="1" w:styleId="BalloonTextChar">
    <w:name w:val="Balloon Text Char"/>
    <w:link w:val="BalloonText"/>
    <w:uiPriority w:val="99"/>
    <w:semiHidden/>
    <w:rsid w:val="0071144B"/>
    <w:rPr>
      <w:rFonts w:ascii="Tahoma" w:eastAsia="Times New Roman" w:hAnsi="Tahoma" w:cs="Tahoma"/>
      <w:kern w:val="21"/>
      <w:sz w:val="16"/>
      <w:szCs w:val="16"/>
    </w:rPr>
  </w:style>
  <w:style w:type="paragraph" w:customStyle="1" w:styleId="Einrichtung">
    <w:name w:val="Einrichtung"/>
    <w:basedOn w:val="Normal"/>
    <w:semiHidden/>
    <w:rsid w:val="0071144B"/>
    <w:pPr>
      <w:spacing w:before="240" w:after="40"/>
      <w:ind w:firstLine="284"/>
      <w:jc w:val="center"/>
    </w:pPr>
  </w:style>
  <w:style w:type="paragraph" w:styleId="Footer">
    <w:name w:val="footer"/>
    <w:basedOn w:val="Normal"/>
    <w:link w:val="FooterChar"/>
    <w:uiPriority w:val="99"/>
    <w:unhideWhenUsed/>
    <w:rsid w:val="0071144B"/>
    <w:pPr>
      <w:tabs>
        <w:tab w:val="center" w:pos="4320"/>
        <w:tab w:val="right" w:pos="8640"/>
      </w:tabs>
      <w:spacing w:after="200" w:line="276" w:lineRule="auto"/>
      <w:ind w:firstLine="0"/>
      <w:jc w:val="left"/>
    </w:pPr>
    <w:rPr>
      <w:rFonts w:ascii="Calibri" w:hAnsi="Calibri" w:cs="Times New Roman"/>
      <w:kern w:val="0"/>
      <w:sz w:val="22"/>
      <w:szCs w:val="22"/>
    </w:rPr>
  </w:style>
  <w:style w:type="character" w:customStyle="1" w:styleId="FooterChar">
    <w:name w:val="Footer Char"/>
    <w:link w:val="Footer"/>
    <w:uiPriority w:val="99"/>
    <w:rsid w:val="0071144B"/>
    <w:rPr>
      <w:rFonts w:eastAsia="Times New Roman"/>
    </w:rPr>
  </w:style>
  <w:style w:type="character" w:styleId="Hyperlink">
    <w:name w:val="Hyperlink"/>
    <w:basedOn w:val="DefaultParagraphFont"/>
    <w:uiPriority w:val="99"/>
    <w:unhideWhenUsed/>
    <w:rsid w:val="002D00DB"/>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header" Target="header4.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yperlink" Target="http://www.zotero.d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1090</Words>
  <Characters>6871</Characters>
  <Application>Microsoft Office Word</Application>
  <DocSecurity>0</DocSecurity>
  <Lines>57</Lines>
  <Paragraphs>15</Paragraphs>
  <ScaleCrop>false</ScaleCrop>
  <HeadingPairs>
    <vt:vector size="2" baseType="variant">
      <vt:variant>
        <vt:lpstr>Titel</vt:lpstr>
      </vt:variant>
      <vt:variant>
        <vt:i4>1</vt:i4>
      </vt:variant>
    </vt:vector>
  </HeadingPairs>
  <TitlesOfParts>
    <vt:vector size="1" baseType="lpstr">
      <vt:lpstr/>
    </vt:vector>
  </TitlesOfParts>
  <Company>Universitaetsklinikum Freiburg</Company>
  <LinksUpToDate>false</LinksUpToDate>
  <CharactersWithSpaces>79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evener</dc:creator>
  <cp:keywords/>
  <cp:lastModifiedBy>Peschke, Eva</cp:lastModifiedBy>
  <cp:revision>6</cp:revision>
  <dcterms:created xsi:type="dcterms:W3CDTF">2019-04-23T13:19:00Z</dcterms:created>
  <dcterms:modified xsi:type="dcterms:W3CDTF">2019-04-23T13:29:00Z</dcterms:modified>
</cp:coreProperties>
</file>